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8235D2D" w14:textId="5FBA738B" w:rsidR="00422FF1" w:rsidRPr="00422FF1" w:rsidRDefault="00422FF1" w:rsidP="00422FF1">
      <w:pPr>
        <w:numPr>
          <w:ilvl w:val="1"/>
          <w:numId w:val="0"/>
        </w:numPr>
        <w:spacing w:line="259" w:lineRule="auto"/>
        <w:rPr>
          <w:rFonts w:ascii="Calibri" w:eastAsia="DengXian Light" w:hAnsi="Calibri" w:cs="Calibri"/>
          <w:b/>
          <w:bCs/>
          <w:spacing w:val="-10"/>
          <w:kern w:val="28"/>
          <w:sz w:val="72"/>
          <w:szCs w:val="72"/>
          <w:u w:val="single"/>
          <w:lang w:val="en-GB" w:eastAsia="en-US"/>
        </w:rPr>
      </w:pPr>
      <w:bookmarkStart w:id="0" w:name="_Hlk172111427"/>
      <w:bookmarkStart w:id="1" w:name="_Hlk172042176"/>
      <w:r w:rsidRPr="00422FF1">
        <w:rPr>
          <w:rFonts w:ascii="Calibri" w:hAnsi="Calibri" w:cs="Calibri"/>
          <w:b/>
          <w:bCs/>
          <w:sz w:val="44"/>
          <w:szCs w:val="44"/>
          <w:u w:val="single"/>
          <w:lang w:val="en-GB" w:eastAsia="en-US"/>
        </w:rPr>
        <w:t>Supplementary materials to:</w:t>
      </w:r>
    </w:p>
    <w:p w14:paraId="12106EAD" w14:textId="568219C4" w:rsidR="00422FF1" w:rsidRPr="00A70FD9" w:rsidRDefault="00422FF1" w:rsidP="00422FF1">
      <w:pPr>
        <w:numPr>
          <w:ilvl w:val="1"/>
          <w:numId w:val="0"/>
        </w:numPr>
        <w:spacing w:line="259" w:lineRule="auto"/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</w:pPr>
      <w:r w:rsidRPr="00AE5B8C">
        <w:rPr>
          <w:rFonts w:ascii="Calibri" w:eastAsia="DengXian Light" w:hAnsi="Calibri" w:cs="Calibri"/>
          <w:spacing w:val="-10"/>
          <w:kern w:val="28"/>
          <w:sz w:val="40"/>
          <w:szCs w:val="40"/>
          <w:lang w:val="en-GB" w:eastAsia="en-US"/>
        </w:rPr>
        <w:t xml:space="preserve">Reliability of </w:t>
      </w:r>
      <w:r w:rsidRPr="00AE5B8C">
        <w:rPr>
          <w:rFonts w:ascii="Calibri" w:eastAsia="DengXian Light" w:hAnsi="Calibri" w:cs="Calibri"/>
          <w:i/>
          <w:iCs/>
          <w:spacing w:val="-10"/>
          <w:kern w:val="28"/>
          <w:sz w:val="40"/>
          <w:szCs w:val="40"/>
          <w:lang w:val="en-GB" w:eastAsia="en-US"/>
        </w:rPr>
        <w:t>in vitro</w:t>
      </w:r>
      <w:r w:rsidRPr="00AE5B8C">
        <w:rPr>
          <w:rFonts w:ascii="Calibri" w:eastAsia="DengXian Light" w:hAnsi="Calibri" w:cs="Calibri"/>
          <w:spacing w:val="-10"/>
          <w:kern w:val="28"/>
          <w:sz w:val="40"/>
          <w:szCs w:val="40"/>
          <w:lang w:val="en-GB" w:eastAsia="en-US"/>
        </w:rPr>
        <w:t xml:space="preserve"> data for the mechanistic prediction of brain extracellular fluid pharmacokinetics of P-glycoprotein substrates </w:t>
      </w:r>
      <w:r w:rsidRPr="00AE5B8C">
        <w:rPr>
          <w:rFonts w:ascii="Calibri" w:eastAsia="DengXian Light" w:hAnsi="Calibri" w:cs="Calibri"/>
          <w:i/>
          <w:iCs/>
          <w:spacing w:val="-10"/>
          <w:kern w:val="28"/>
          <w:sz w:val="40"/>
          <w:szCs w:val="40"/>
          <w:lang w:val="en-GB" w:eastAsia="en-US"/>
        </w:rPr>
        <w:t>in vivo</w:t>
      </w:r>
      <w:r w:rsidRPr="00AE5B8C">
        <w:rPr>
          <w:rFonts w:ascii="Calibri" w:eastAsia="DengXian Light" w:hAnsi="Calibri" w:cs="Calibri"/>
          <w:spacing w:val="-10"/>
          <w:kern w:val="28"/>
          <w:sz w:val="40"/>
          <w:szCs w:val="40"/>
          <w:lang w:val="en-GB" w:eastAsia="en-US"/>
        </w:rPr>
        <w:t xml:space="preserve">; are we scaling correctly? </w:t>
      </w:r>
      <w:bookmarkEnd w:id="0"/>
      <w:r w:rsidRPr="00AE5B8C">
        <w:rPr>
          <w:rFonts w:ascii="Calibri" w:eastAsia="DengXian Light" w:hAnsi="Calibri" w:cs="Calibri"/>
          <w:spacing w:val="-10"/>
          <w:kern w:val="28"/>
          <w:sz w:val="40"/>
          <w:szCs w:val="40"/>
          <w:lang w:val="en-GB" w:eastAsia="en-US"/>
        </w:rPr>
        <w:br/>
      </w:r>
      <w:r w:rsidRPr="00AE1611">
        <w:rPr>
          <w:rFonts w:ascii="Calibri" w:eastAsia="DengXian Light" w:hAnsi="Calibri" w:cs="Calibri"/>
          <w:spacing w:val="-10"/>
          <w:kern w:val="28"/>
          <w:lang w:val="en-GB" w:eastAsia="en-US"/>
        </w:rPr>
        <w:t>Authors: Daan W. van Valkengoed</w:t>
      </w:r>
      <w:r w:rsidRPr="00AE1611"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1</w:t>
      </w:r>
      <w:r w:rsidRPr="00AE1611">
        <w:rPr>
          <w:rFonts w:ascii="Calibri" w:eastAsia="DengXian Light" w:hAnsi="Calibri" w:cs="Calibri"/>
          <w:spacing w:val="-10"/>
          <w:kern w:val="28"/>
          <w:lang w:val="en-GB" w:eastAsia="en-US"/>
        </w:rPr>
        <w:t xml:space="preserve">, Makoto </w:t>
      </w:r>
      <w:r w:rsidRPr="00A70FD9">
        <w:rPr>
          <w:rFonts w:ascii="Calibri" w:eastAsia="DengXian Light" w:hAnsi="Calibri" w:cs="Calibri"/>
          <w:spacing w:val="-10"/>
          <w:kern w:val="28"/>
          <w:lang w:val="en-GB" w:eastAsia="en-US"/>
        </w:rPr>
        <w:t>Hirasawa</w:t>
      </w:r>
      <w:r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1</w:t>
      </w:r>
      <w:r w:rsidRPr="00A70FD9">
        <w:rPr>
          <w:rFonts w:ascii="Calibri" w:eastAsia="DengXian Light" w:hAnsi="Calibri" w:cs="Calibri"/>
          <w:spacing w:val="-10"/>
          <w:kern w:val="28"/>
          <w:lang w:val="en-GB" w:eastAsia="en-US"/>
        </w:rPr>
        <w:t>, Vivi Rottschäfer</w:t>
      </w:r>
      <w:r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2</w:t>
      </w:r>
      <w:r w:rsidRPr="00A70FD9"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,</w:t>
      </w:r>
      <w:r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3</w:t>
      </w:r>
      <w:r w:rsidRPr="00A70FD9">
        <w:rPr>
          <w:rFonts w:ascii="Calibri" w:eastAsia="DengXian Light" w:hAnsi="Calibri" w:cs="Calibri"/>
          <w:spacing w:val="-10"/>
          <w:kern w:val="28"/>
          <w:lang w:val="en-GB" w:eastAsia="en-US"/>
        </w:rPr>
        <w:t>, Elizabeth C.M. de Lange</w:t>
      </w:r>
      <w:r w:rsidRPr="00A70FD9"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1</w:t>
      </w:r>
      <w:r>
        <w:rPr>
          <w:rFonts w:ascii="Calibri" w:eastAsia="DengXian Light" w:hAnsi="Calibri" w:cs="Calibri"/>
          <w:spacing w:val="-10"/>
          <w:kern w:val="28"/>
          <w:vertAlign w:val="superscript"/>
          <w:lang w:val="en-GB" w:eastAsia="en-US"/>
        </w:rPr>
        <w:t>*</w:t>
      </w:r>
    </w:p>
    <w:p w14:paraId="1B72A370" w14:textId="77777777" w:rsidR="00422FF1" w:rsidRDefault="00422FF1" w:rsidP="00422FF1">
      <w:pPr>
        <w:numPr>
          <w:ilvl w:val="1"/>
          <w:numId w:val="0"/>
        </w:numPr>
        <w:spacing w:line="259" w:lineRule="auto"/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</w:pPr>
      <w:r w:rsidRPr="00371740">
        <w:rPr>
          <w:rFonts w:ascii="Calibri" w:eastAsia="DengXian Light" w:hAnsi="Calibri" w:cs="Calibri"/>
          <w:b/>
          <w:bCs/>
          <w:spacing w:val="-10"/>
          <w:kern w:val="28"/>
          <w:sz w:val="22"/>
          <w:szCs w:val="22"/>
          <w:lang w:val="en-GB" w:eastAsia="en-US"/>
        </w:rPr>
        <w:t>Affiliations: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br/>
        <w:t>1: Division of Systems Pharmacology and Pharmacy, Leiden University, The Netherlands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br/>
      </w:r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t>2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t>: Mathematical Institute, Leiden University, The Netherlands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br/>
      </w:r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t>3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GB" w:eastAsia="en-US"/>
        </w:rPr>
        <w:t xml:space="preserve">: </w:t>
      </w:r>
      <w:r w:rsidRPr="00AE5B8C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>Korteweg-de Vries Institute for Mathematics, University of Amsterdam, The Netherlands</w:t>
      </w:r>
    </w:p>
    <w:p w14:paraId="17F4C932" w14:textId="77777777" w:rsidR="00422FF1" w:rsidRPr="0059455F" w:rsidRDefault="00422FF1" w:rsidP="00422FF1">
      <w:pPr>
        <w:numPr>
          <w:ilvl w:val="1"/>
          <w:numId w:val="0"/>
        </w:numPr>
        <w:spacing w:line="259" w:lineRule="auto"/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</w:pPr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 xml:space="preserve">*Corresponding author (email: </w:t>
      </w:r>
      <w:hyperlink r:id="rId4" w:history="1">
        <w:r w:rsidRPr="00F25E2F">
          <w:rPr>
            <w:rStyle w:val="Hyperlink"/>
            <w:rFonts w:ascii="Calibri" w:eastAsia="DengXian Light" w:hAnsi="Calibri" w:cs="Calibri"/>
            <w:spacing w:val="-10"/>
            <w:kern w:val="28"/>
            <w:sz w:val="22"/>
            <w:szCs w:val="22"/>
            <w:lang w:val="en-US" w:eastAsia="en-US"/>
          </w:rPr>
          <w:t>ecmdelange@lacdr.leidenuniv.nl</w:t>
        </w:r>
      </w:hyperlink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>)</w:t>
      </w:r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br/>
      </w:r>
      <w:proofErr w:type="spellStart"/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>Gorlaeus</w:t>
      </w:r>
      <w:proofErr w:type="spellEnd"/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 xml:space="preserve"> Laboratories, </w:t>
      </w:r>
      <w:proofErr w:type="spellStart"/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>Einsteinweg</w:t>
      </w:r>
      <w:proofErr w:type="spellEnd"/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 xml:space="preserve"> 55, 2333 CC Leiden, The Netherlands</w:t>
      </w:r>
      <w:r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br/>
      </w:r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t>Tel : +31 71 527 6330</w:t>
      </w:r>
      <w:r w:rsidRPr="0059455F">
        <w:rPr>
          <w:rFonts w:ascii="Calibri" w:eastAsia="DengXian Light" w:hAnsi="Calibri" w:cs="Calibri"/>
          <w:spacing w:val="-10"/>
          <w:kern w:val="28"/>
          <w:sz w:val="22"/>
          <w:szCs w:val="22"/>
          <w:lang w:val="en-US" w:eastAsia="en-US"/>
        </w:rPr>
        <w:cr/>
      </w:r>
    </w:p>
    <w:p w14:paraId="52CEA3A1" w14:textId="24D73DE9" w:rsidR="00422FF1" w:rsidRDefault="00422FF1" w:rsidP="00422FF1">
      <w:pPr>
        <w:pStyle w:val="Heading1"/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</w:pPr>
      <w:r>
        <w:rPr>
          <w:rFonts w:ascii="Calibri" w:eastAsia="DengXian" w:hAnsi="Calibri" w:cs="Times New Roman"/>
          <w:b/>
          <w:bCs/>
          <w:i/>
          <w:iCs/>
          <w:color w:val="auto"/>
          <w:sz w:val="22"/>
          <w:szCs w:val="22"/>
          <w:lang w:val="en-GB" w:eastAsia="en-US"/>
        </w:rPr>
        <w:br w:type="page"/>
      </w:r>
    </w:p>
    <w:p w14:paraId="639CA592" w14:textId="75FBAAA6" w:rsidR="000E32B6" w:rsidRPr="000D5EFF" w:rsidRDefault="000E32B6" w:rsidP="000E32B6">
      <w:pPr>
        <w:pStyle w:val="Caption"/>
        <w:keepNext/>
        <w:rPr>
          <w:rFonts w:ascii="Calibri" w:eastAsia="DengXian" w:hAnsi="Calibri" w:cs="Times New Roman"/>
          <w:b/>
          <w:bCs/>
          <w:i w:val="0"/>
          <w:iCs w:val="0"/>
          <w:color w:val="auto"/>
          <w:sz w:val="22"/>
          <w:szCs w:val="22"/>
          <w:lang w:val="en-GB" w:eastAsia="en-US"/>
        </w:rPr>
      </w:pPr>
      <w:r w:rsidRPr="000D5EFF">
        <w:rPr>
          <w:rFonts w:ascii="Calibri" w:eastAsia="DengXian" w:hAnsi="Calibri" w:cs="Times New Roman"/>
          <w:b/>
          <w:bCs/>
          <w:i w:val="0"/>
          <w:iCs w:val="0"/>
          <w:color w:val="auto"/>
          <w:sz w:val="22"/>
          <w:szCs w:val="22"/>
          <w:lang w:val="en-GB" w:eastAsia="en-US"/>
        </w:rPr>
        <w:lastRenderedPageBreak/>
        <w:t>Supplementary table 1: Drug physicochemical properties used for all model predictions.</w:t>
      </w:r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 xml:space="preserve"> All values were taken from </w:t>
      </w:r>
      <w:proofErr w:type="spellStart"/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>Drugbank</w:t>
      </w:r>
      <w:proofErr w:type="spellEnd"/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 xml:space="preserve"> version 5.1.12, except for verapamil which were taken from PubChem. All </w:t>
      </w:r>
      <w:proofErr w:type="spellStart"/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>f</w:t>
      </w:r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vertAlign w:val="subscript"/>
          <w:lang w:val="en-GB" w:eastAsia="en-US"/>
        </w:rPr>
        <w:t>up</w:t>
      </w:r>
      <w:proofErr w:type="spellEnd"/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 xml:space="preserve"> values were derived from Yamamoto et al. (2017)</w: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begin">
          <w:fldData xml:space="preserve">PEVuZE5vdGU+PENpdGU+PEF1dGhvcj5ZYW1hbW90bzwvQXV0aG9yPjxZZWFyPjIwMTc8L1llYXI+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</w:fldData>
        </w:fldChar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instrText xml:space="preserve"> ADDIN EN.CITE </w:instrTex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begin">
          <w:fldData xml:space="preserve">PEVuZE5vdGU+PENpdGU+PEF1dGhvcj5ZYW1hbW90bzwvQXV0aG9yPjxZZWFyPjIwMTc8L1llYXI+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</w:fldData>
        </w:fldChar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instrText xml:space="preserve"> ADDIN EN.CITE.DATA </w:instrTex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end"/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separate"/>
      </w:r>
      <w:r w:rsidR="00A87455" w:rsidRPr="000D5EFF">
        <w:rPr>
          <w:rFonts w:ascii="Calibri" w:eastAsia="DengXian" w:hAnsi="Calibri" w:cs="Times New Roman"/>
          <w:i w:val="0"/>
          <w:iCs w:val="0"/>
          <w:noProof/>
          <w:color w:val="auto"/>
          <w:sz w:val="22"/>
          <w:szCs w:val="22"/>
          <w:vertAlign w:val="superscript"/>
          <w:lang w:val="en-GB" w:eastAsia="en-US"/>
        </w:rPr>
        <w:t>1</w: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end"/>
      </w:r>
      <w:r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t>, except for verapamil which was reported by Holt et al. (2019)</w: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begin"/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instrText xml:space="preserve"> ADDIN EN.CITE &lt;EndNote&gt;&lt;Cite&gt;&lt;Author&gt;Holt&lt;/Author&gt;&lt;Year&gt;2019&lt;/Year&gt;&lt;RecNum&gt;142&lt;/RecNum&gt;&lt;DisplayText&gt;&lt;style face="superscript"&gt;2&lt;/style&gt;&lt;/DisplayText&gt;&lt;record&gt;&lt;rec-number&gt;142&lt;/rec-number&gt;&lt;foreign-keys&gt;&lt;key app="EN" db-id="tde0wadp0xdse6er0r5pr2addr0z9zzftzz2" timestamp="1721295183"&gt;142&lt;/key&gt;&lt;/foreign-keys&gt;&lt;ref-type name="Journal Article"&gt;17&lt;/ref-type&gt;&lt;contributors&gt;&lt;authors&gt;&lt;author&gt;Holt, K.&lt;/author&gt;&lt;author&gt;Ye, M.&lt;/author&gt;&lt;author&gt;Nagar, S.&lt;/author&gt;&lt;author&gt;Korzekwa, K.&lt;/author&gt;&lt;/authors&gt;&lt;/contributors&gt;&lt;auth-address&gt;Department of Pharmaceutical Sciences, Temple University School of Pharmacy, Philadelphia, Pennsylvania.&amp;#xD;Department of Pharmaceutical Sciences, Temple University School of Pharmacy, Philadelphia, Pennsylvania korzekwa@temple.edu.&lt;/auth-address&gt;&lt;titles&gt;&lt;title&gt;Prediction of Tissue-Plasma Partition Coefficients Using Microsomal Partitioning: Incorporation into Physiologically based Pharmacokinetic Models and Steady-State Volume of Distribution Predictions&lt;/title&gt;&lt;secondary-title&gt;Drug Metab Dispos&lt;/secondary-title&gt;&lt;/titles&gt;&lt;periodical&gt;&lt;full-title&gt;Drug Metab Dispos&lt;/full-title&gt;&lt;/periodical&gt;&lt;pages&gt;1050-1060&lt;/pages&gt;&lt;volume&gt;47&lt;/volume&gt;&lt;number&gt;10&lt;/number&gt;&lt;edition&gt;2019/07/22&lt;/edition&gt;&lt;keywords&gt;&lt;keyword&gt;Blood Proteins/*metabolism&lt;/keyword&gt;&lt;keyword&gt;Computer Simulation&lt;/keyword&gt;&lt;keyword&gt;Humans&lt;/keyword&gt;&lt;keyword&gt;Membrane Lipids/metabolism&lt;/keyword&gt;&lt;keyword&gt;Microsomes/*metabolism&lt;/keyword&gt;&lt;keyword&gt;*Models, Biological&lt;/keyword&gt;&lt;keyword&gt;Phospholipids/metabolism&lt;/keyword&gt;&lt;keyword&gt;Tissue Distribution&lt;/keyword&gt;&lt;/keywords&gt;&lt;dates&gt;&lt;year&gt;2019&lt;/year&gt;&lt;pub-dates&gt;&lt;date&gt;Oct&lt;/date&gt;&lt;/pub-dates&gt;&lt;/dates&gt;&lt;isbn&gt;1521-009X (Electronic)&amp;#xD;0090-9556 (Print)&amp;#xD;0090-9556 (Linking)&lt;/isbn&gt;&lt;accession-num&gt;31324699&lt;/accession-num&gt;&lt;urls&gt;&lt;related-urls&gt;&lt;url&gt;https://www.ncbi.nlm.nih.gov/pubmed/31324699&lt;/url&gt;&lt;/related-urls&gt;&lt;/urls&gt;&lt;custom2&gt;PMC6750188&lt;/custom2&gt;&lt;electronic-resource-num&gt;10.1124/dmd.119.087973&lt;/electronic-resource-num&gt;&lt;/record&gt;&lt;/Cite&gt;&lt;/EndNote&gt;</w:instrTex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separate"/>
      </w:r>
      <w:r w:rsidR="00A87455" w:rsidRPr="000D5EFF">
        <w:rPr>
          <w:rFonts w:ascii="Calibri" w:eastAsia="DengXian" w:hAnsi="Calibri" w:cs="Times New Roman"/>
          <w:i w:val="0"/>
          <w:iCs w:val="0"/>
          <w:noProof/>
          <w:color w:val="auto"/>
          <w:sz w:val="22"/>
          <w:szCs w:val="22"/>
          <w:vertAlign w:val="superscript"/>
          <w:lang w:val="en-GB" w:eastAsia="en-US"/>
        </w:rPr>
        <w:t>2</w:t>
      </w:r>
      <w:r w:rsidR="00A87455" w:rsidRPr="000D5EFF">
        <w:rPr>
          <w:rFonts w:ascii="Calibri" w:eastAsia="DengXian" w:hAnsi="Calibri" w:cs="Times New Roman"/>
          <w:i w:val="0"/>
          <w:iCs w:val="0"/>
          <w:color w:val="auto"/>
          <w:sz w:val="22"/>
          <w:szCs w:val="22"/>
          <w:lang w:val="en-GB" w:eastAsia="en-US"/>
        </w:rPr>
        <w:fldChar w:fldCharType="end"/>
      </w:r>
    </w:p>
    <w:tbl>
      <w:tblPr>
        <w:tblStyle w:val="TableGrid"/>
        <w:tblW w:w="0" w:type="auto"/>
        <w:tblInd w:w="7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6"/>
        <w:gridCol w:w="2003"/>
        <w:gridCol w:w="752"/>
        <w:gridCol w:w="1346"/>
        <w:gridCol w:w="1324"/>
        <w:gridCol w:w="1255"/>
      </w:tblGrid>
      <w:tr w:rsidR="000E32B6" w14:paraId="46AC373F" w14:textId="77777777" w:rsidTr="004240CC">
        <w:tc>
          <w:tcPr>
            <w:tcW w:w="163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0B88C1FC" w14:textId="77777777" w:rsidR="000E32B6" w:rsidRPr="00E87B77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</w:pPr>
            <w:r w:rsidRPr="00E87B77"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Drug</w:t>
            </w:r>
          </w:p>
        </w:tc>
        <w:tc>
          <w:tcPr>
            <w:tcW w:w="20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1886A243" w14:textId="77777777" w:rsidR="000E32B6" w:rsidRPr="00E87B77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</w:pPr>
            <w:r w:rsidRPr="00E87B77"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Molecular weight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000BA349" w14:textId="77777777" w:rsidR="000E32B6" w:rsidRPr="00E87B77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</w:pPr>
            <w:proofErr w:type="spellStart"/>
            <w:r w:rsidRPr="00E87B77"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logP</w:t>
            </w:r>
            <w:proofErr w:type="spellEnd"/>
          </w:p>
        </w:tc>
        <w:tc>
          <w:tcPr>
            <w:tcW w:w="13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5983CACF" w14:textId="77777777" w:rsidR="000E32B6" w:rsidRPr="00E87B77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</w:pPr>
            <w:proofErr w:type="spellStart"/>
            <w:r w:rsidRPr="00E87B77"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pKa</w:t>
            </w:r>
            <w:proofErr w:type="spellEnd"/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3008563F" w14:textId="77777777" w:rsidR="000E32B6" w:rsidRPr="00E87B77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</w:pPr>
            <w:proofErr w:type="spellStart"/>
            <w:r w:rsidRPr="00E87B77"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pKb</w:t>
            </w:r>
            <w:proofErr w:type="spellEnd"/>
          </w:p>
        </w:tc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1D1D1" w:themeFill="background2" w:themeFillShade="E6"/>
          </w:tcPr>
          <w:p w14:paraId="4AE17758" w14:textId="77777777" w:rsidR="000E32B6" w:rsidRPr="00EF0D26" w:rsidRDefault="000E32B6" w:rsidP="004240CC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vertAlign w:val="subscript"/>
                <w:lang w:val="en-GB" w:eastAsia="nl-NL"/>
              </w:rPr>
            </w:pPr>
            <w:proofErr w:type="spellStart"/>
            <w:r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lang w:val="en-GB" w:eastAsia="nl-NL"/>
              </w:rPr>
              <w:t>f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22"/>
                <w:szCs w:val="22"/>
                <w:vertAlign w:val="subscript"/>
                <w:lang w:val="en-GB" w:eastAsia="nl-NL"/>
              </w:rPr>
              <w:t>up</w:t>
            </w:r>
            <w:proofErr w:type="spellEnd"/>
          </w:p>
        </w:tc>
      </w:tr>
      <w:tr w:rsidR="000E32B6" w14:paraId="4F04C095" w14:textId="77777777" w:rsidTr="004240CC">
        <w:tc>
          <w:tcPr>
            <w:tcW w:w="1636" w:type="dxa"/>
            <w:tcBorders>
              <w:top w:val="single" w:sz="4" w:space="0" w:color="auto"/>
              <w:right w:val="single" w:sz="4" w:space="0" w:color="auto"/>
            </w:tcBorders>
          </w:tcPr>
          <w:p w14:paraId="57D04247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 w:rsidRPr="00A87AF3"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Acetaminophen</w:t>
            </w:r>
          </w:p>
        </w:tc>
        <w:tc>
          <w:tcPr>
            <w:tcW w:w="200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B8B8830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151.2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2F496F1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51</w:t>
            </w:r>
          </w:p>
        </w:tc>
        <w:tc>
          <w:tcPr>
            <w:tcW w:w="13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C4F7EFB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9.46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</w:tcBorders>
          </w:tcPr>
          <w:p w14:paraId="70C73E72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-4.4</w:t>
            </w:r>
          </w:p>
        </w:tc>
        <w:tc>
          <w:tcPr>
            <w:tcW w:w="1255" w:type="dxa"/>
            <w:tcBorders>
              <w:top w:val="single" w:sz="4" w:space="0" w:color="auto"/>
              <w:left w:val="single" w:sz="4" w:space="0" w:color="auto"/>
            </w:tcBorders>
          </w:tcPr>
          <w:p w14:paraId="26B37E65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81</w:t>
            </w:r>
          </w:p>
        </w:tc>
      </w:tr>
      <w:tr w:rsidR="000E32B6" w14:paraId="2EA394DC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045CF072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Morphine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7C80F07F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285.3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799722FB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99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3625F849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10.26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69B2E128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9.12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0E74B72B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83</w:t>
            </w:r>
          </w:p>
        </w:tc>
      </w:tr>
      <w:tr w:rsidR="000E32B6" w14:paraId="3E14B411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54928427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Paliperidone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13E4A9E8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426.5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4656E5AC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2.3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0EB5E0C3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13.74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727C542E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8.76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26B66385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08</w:t>
            </w:r>
          </w:p>
        </w:tc>
      </w:tr>
      <w:tr w:rsidR="000E32B6" w14:paraId="6F913B11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3B4CC658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Quinidine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0B61F377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324.2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47C5D95F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2.82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0C30F3BF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13.89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4D039EE2" w14:textId="77777777" w:rsidR="000E32B6" w:rsidRPr="00A87AF3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9.05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1EF31C4B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14</w:t>
            </w:r>
          </w:p>
        </w:tc>
      </w:tr>
      <w:tr w:rsidR="000E32B6" w14:paraId="3CADDE3C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3193E281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Raclopride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116534ED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347.2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72AC1534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3.19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4EB65311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6.26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439D91A9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8.47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0EE9DC1C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07</w:t>
            </w:r>
          </w:p>
        </w:tc>
      </w:tr>
      <w:tr w:rsidR="000E32B6" w14:paraId="29CEEC7A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7533893F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Risperidone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552533D7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410.5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0F42A5FC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3.27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0AE67716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NA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467345DB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8.76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4F4BCB9C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07</w:t>
            </w:r>
          </w:p>
        </w:tc>
      </w:tr>
      <w:tr w:rsidR="000E32B6" w14:paraId="5346B7C8" w14:textId="77777777" w:rsidTr="004240CC">
        <w:tc>
          <w:tcPr>
            <w:tcW w:w="1636" w:type="dxa"/>
            <w:tcBorders>
              <w:right w:val="single" w:sz="4" w:space="0" w:color="auto"/>
            </w:tcBorders>
          </w:tcPr>
          <w:p w14:paraId="0252BEC5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Verapamil</w:t>
            </w:r>
          </w:p>
        </w:tc>
        <w:tc>
          <w:tcPr>
            <w:tcW w:w="2003" w:type="dxa"/>
            <w:tcBorders>
              <w:left w:val="single" w:sz="4" w:space="0" w:color="auto"/>
              <w:right w:val="single" w:sz="4" w:space="0" w:color="auto"/>
            </w:tcBorders>
          </w:tcPr>
          <w:p w14:paraId="3B6D32C1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454.6</w:t>
            </w:r>
          </w:p>
        </w:tc>
        <w:tc>
          <w:tcPr>
            <w:tcW w:w="752" w:type="dxa"/>
            <w:tcBorders>
              <w:left w:val="single" w:sz="4" w:space="0" w:color="auto"/>
              <w:right w:val="single" w:sz="4" w:space="0" w:color="auto"/>
            </w:tcBorders>
          </w:tcPr>
          <w:p w14:paraId="6740EFE1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3.8</w:t>
            </w:r>
          </w:p>
        </w:tc>
        <w:tc>
          <w:tcPr>
            <w:tcW w:w="1346" w:type="dxa"/>
            <w:tcBorders>
              <w:left w:val="single" w:sz="4" w:space="0" w:color="auto"/>
              <w:right w:val="single" w:sz="4" w:space="0" w:color="auto"/>
            </w:tcBorders>
          </w:tcPr>
          <w:p w14:paraId="413F6C72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NA</w:t>
            </w:r>
          </w:p>
        </w:tc>
        <w:tc>
          <w:tcPr>
            <w:tcW w:w="1324" w:type="dxa"/>
            <w:tcBorders>
              <w:left w:val="single" w:sz="4" w:space="0" w:color="auto"/>
            </w:tcBorders>
          </w:tcPr>
          <w:p w14:paraId="393025DC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9.07</w:t>
            </w:r>
          </w:p>
        </w:tc>
        <w:tc>
          <w:tcPr>
            <w:tcW w:w="1255" w:type="dxa"/>
            <w:tcBorders>
              <w:left w:val="single" w:sz="4" w:space="0" w:color="auto"/>
            </w:tcBorders>
          </w:tcPr>
          <w:p w14:paraId="0729379A" w14:textId="77777777" w:rsidR="000E32B6" w:rsidRDefault="000E32B6" w:rsidP="004240CC">
            <w:pPr>
              <w:jc w:val="center"/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</w:pPr>
            <w:r>
              <w:rPr>
                <w:rFonts w:ascii="Calibri" w:eastAsia="DengXian Light" w:hAnsi="Calibri" w:cs="Calibri"/>
                <w:color w:val="000000" w:themeColor="text1"/>
                <w:sz w:val="22"/>
                <w:szCs w:val="22"/>
                <w:lang w:val="en-GB" w:eastAsia="en-US"/>
              </w:rPr>
              <w:t>0.09</w:t>
            </w:r>
          </w:p>
        </w:tc>
      </w:tr>
    </w:tbl>
    <w:p w14:paraId="5B054D45" w14:textId="77777777" w:rsidR="000E32B6" w:rsidRPr="001B70FF" w:rsidRDefault="000E32B6" w:rsidP="000E32B6">
      <w:pPr>
        <w:pStyle w:val="Caption"/>
        <w:keepNext/>
        <w:rPr>
          <w:lang w:val="en-US"/>
        </w:rPr>
      </w:pPr>
    </w:p>
    <w:p w14:paraId="75723332" w14:textId="77777777" w:rsidR="000E32B6" w:rsidRPr="001B70FF" w:rsidRDefault="000E32B6" w:rsidP="000E32B6">
      <w:pPr>
        <w:pStyle w:val="Caption"/>
        <w:keepNext/>
        <w:rPr>
          <w:lang w:val="en-US"/>
        </w:rPr>
      </w:pPr>
      <w:r w:rsidRPr="00DB3D66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br w:type="page"/>
      </w:r>
    </w:p>
    <w:tbl>
      <w:tblPr>
        <w:tblStyle w:val="PlainTable22"/>
        <w:tblpPr w:leftFromText="141" w:rightFromText="141" w:vertAnchor="page" w:horzAnchor="margin" w:tblpY="2716"/>
        <w:tblW w:w="0" w:type="auto"/>
        <w:tblLook w:val="04A0" w:firstRow="1" w:lastRow="0" w:firstColumn="1" w:lastColumn="0" w:noHBand="0" w:noVBand="1"/>
      </w:tblPr>
      <w:tblGrid>
        <w:gridCol w:w="3006"/>
        <w:gridCol w:w="3005"/>
        <w:gridCol w:w="3005"/>
      </w:tblGrid>
      <w:tr w:rsidR="000E32B6" w:rsidRPr="00FD5292" w14:paraId="74DA02A3" w14:textId="77777777" w:rsidTr="004240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</w:tcPr>
          <w:p w14:paraId="3922EAEB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lastRenderedPageBreak/>
              <w:t>Parameter category (units)</w:t>
            </w:r>
          </w:p>
        </w:tc>
        <w:tc>
          <w:tcPr>
            <w:tcW w:w="3005" w:type="dxa"/>
          </w:tcPr>
          <w:p w14:paraId="0B9B06A0" w14:textId="77777777" w:rsidR="000E32B6" w:rsidRPr="00FD5292" w:rsidRDefault="000E32B6" w:rsidP="004240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Name (abbreviation)</w:t>
            </w:r>
          </w:p>
        </w:tc>
        <w:tc>
          <w:tcPr>
            <w:tcW w:w="3005" w:type="dxa"/>
          </w:tcPr>
          <w:p w14:paraId="5559E604" w14:textId="77777777" w:rsidR="000E32B6" w:rsidRPr="00FD5292" w:rsidRDefault="000E32B6" w:rsidP="004240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Value</w:t>
            </w:r>
          </w:p>
        </w:tc>
      </w:tr>
      <w:tr w:rsidR="000E32B6" w:rsidRPr="00FD5292" w14:paraId="25D2962D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 w:val="restart"/>
          </w:tcPr>
          <w:p w14:paraId="6AA42996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36DC61CB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3FA07DB7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0B03AE93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Volumes (mL)</w:t>
            </w:r>
          </w:p>
        </w:tc>
        <w:tc>
          <w:tcPr>
            <w:tcW w:w="3005" w:type="dxa"/>
          </w:tcPr>
          <w:p w14:paraId="274CEFC2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Total brain (</w:t>
            </w:r>
            <w:proofErr w:type="spellStart"/>
            <w:r w:rsidRPr="00FD5292">
              <w:rPr>
                <w:lang w:val="en-GB"/>
              </w:rPr>
              <w:t>V</w:t>
            </w:r>
            <w:r w:rsidRPr="00FD5292">
              <w:rPr>
                <w:vertAlign w:val="subscript"/>
                <w:lang w:val="en-GB"/>
              </w:rPr>
              <w:t>brain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4D969B59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1.88</w:t>
            </w:r>
          </w:p>
        </w:tc>
      </w:tr>
      <w:tr w:rsidR="000E32B6" w:rsidRPr="00FD5292" w14:paraId="40BB1BFA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1AD804F5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6C42DEDA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Brain ECF (V</w:t>
            </w:r>
            <w:r w:rsidRPr="00FD5292">
              <w:rPr>
                <w:vertAlign w:val="subscript"/>
                <w:lang w:val="en-GB"/>
              </w:rPr>
              <w:t>ECF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C6C45B5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36</w:t>
            </w:r>
          </w:p>
        </w:tc>
      </w:tr>
      <w:tr w:rsidR="000E32B6" w:rsidRPr="00FD5292" w14:paraId="1B0E4A67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652D1CE3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0EBA0CDB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Brain cell lysosome (V</w:t>
            </w:r>
            <w:r w:rsidRPr="00FD5292">
              <w:rPr>
                <w:vertAlign w:val="subscript"/>
                <w:lang w:val="en-GB"/>
              </w:rPr>
              <w:t>LYS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128BDF9D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18</w:t>
            </w:r>
          </w:p>
        </w:tc>
      </w:tr>
      <w:tr w:rsidR="000E32B6" w:rsidRPr="00FD5292" w14:paraId="1FA4EF1E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0E490605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2278B4ED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Lateral ventricles (V</w:t>
            </w:r>
            <w:r w:rsidRPr="00FD5292">
              <w:rPr>
                <w:vertAlign w:val="subscript"/>
                <w:lang w:val="en-GB"/>
              </w:rPr>
              <w:t>LV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0BC1AA0A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075</w:t>
            </w:r>
          </w:p>
        </w:tc>
      </w:tr>
      <w:tr w:rsidR="000E32B6" w:rsidRPr="00FD5292" w14:paraId="13DB610A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15760F31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6D31949A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Third/fourth ventricles (V</w:t>
            </w:r>
            <w:r w:rsidRPr="00FD5292">
              <w:rPr>
                <w:vertAlign w:val="subscript"/>
                <w:lang w:val="en-GB"/>
              </w:rPr>
              <w:t>TFV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221ED4EE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075</w:t>
            </w:r>
          </w:p>
        </w:tc>
      </w:tr>
      <w:tr w:rsidR="000E32B6" w:rsidRPr="00FD5292" w14:paraId="014CBB36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62268769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7B25AB9F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Cisterna magna (V</w:t>
            </w:r>
            <w:r w:rsidRPr="00FD5292">
              <w:rPr>
                <w:vertAlign w:val="subscript"/>
                <w:lang w:val="en-GB"/>
              </w:rPr>
              <w:t>CM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6F35E2DA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17</w:t>
            </w:r>
          </w:p>
        </w:tc>
      </w:tr>
      <w:tr w:rsidR="000E32B6" w:rsidRPr="00FD5292" w14:paraId="02C21314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77B6BD63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388C76B4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Subarachnoid space (V</w:t>
            </w:r>
            <w:r w:rsidRPr="00FD5292">
              <w:rPr>
                <w:vertAlign w:val="subscript"/>
                <w:lang w:val="en-GB"/>
              </w:rPr>
              <w:t>SAS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7FB2A071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135</w:t>
            </w:r>
          </w:p>
        </w:tc>
      </w:tr>
      <w:tr w:rsidR="000E32B6" w:rsidRPr="00FD5292" w14:paraId="719BEA48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6A629BD6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64015C13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Microvasculature (V</w:t>
            </w:r>
            <w:r w:rsidRPr="00FD5292">
              <w:rPr>
                <w:vertAlign w:val="subscript"/>
                <w:lang w:val="en-GB"/>
              </w:rPr>
              <w:t>MV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233634FF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54</w:t>
            </w:r>
          </w:p>
        </w:tc>
      </w:tr>
      <w:tr w:rsidR="000E32B6" w:rsidRPr="00FD5292" w14:paraId="4777F714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 w:val="restart"/>
          </w:tcPr>
          <w:p w14:paraId="0577CF96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606351AE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Flows (mL/min)</w:t>
            </w:r>
          </w:p>
        </w:tc>
        <w:tc>
          <w:tcPr>
            <w:tcW w:w="3005" w:type="dxa"/>
          </w:tcPr>
          <w:p w14:paraId="5D417626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ECF bulk flow (Q</w:t>
            </w:r>
            <w:r w:rsidRPr="00FD5292">
              <w:rPr>
                <w:vertAlign w:val="subscript"/>
                <w:lang w:val="en-GB"/>
              </w:rPr>
              <w:t>ECF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335E65E6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002</w:t>
            </w:r>
          </w:p>
        </w:tc>
      </w:tr>
      <w:tr w:rsidR="000E32B6" w:rsidRPr="00FD5292" w14:paraId="5085DD70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604EA1E4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43A589AF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CSF (Q</w:t>
            </w:r>
            <w:r w:rsidRPr="00FD5292">
              <w:rPr>
                <w:vertAlign w:val="subscript"/>
                <w:lang w:val="en-GB"/>
              </w:rPr>
              <w:t>CSF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409FE0F5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022</w:t>
            </w:r>
          </w:p>
        </w:tc>
      </w:tr>
      <w:tr w:rsidR="000E32B6" w:rsidRPr="00FD5292" w14:paraId="53DAF279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3A8CE1A3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49B8FCC9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Cerebral blood flow (Q</w:t>
            </w:r>
            <w:r w:rsidRPr="00FD5292">
              <w:rPr>
                <w:vertAlign w:val="subscript"/>
                <w:lang w:val="en-GB"/>
              </w:rPr>
              <w:t>CBF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8C68B4D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2.87</w:t>
            </w:r>
          </w:p>
        </w:tc>
      </w:tr>
      <w:tr w:rsidR="000E32B6" w:rsidRPr="00FD5292" w14:paraId="467D0ED7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 w:val="restart"/>
          </w:tcPr>
          <w:p w14:paraId="1194DC35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16D0A556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5D63A40A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Surface areas (cm</w:t>
            </w:r>
            <w:r w:rsidRPr="00FD5292">
              <w:rPr>
                <w:vertAlign w:val="superscript"/>
                <w:lang w:val="en-GB"/>
              </w:rPr>
              <w:t>2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298FEA1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Surface area of BBB (SA</w:t>
            </w:r>
            <w:r w:rsidRPr="00FD5292">
              <w:rPr>
                <w:vertAlign w:val="subscript"/>
                <w:lang w:val="en-GB"/>
              </w:rPr>
              <w:t>BBB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26D4F03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155</w:t>
            </w:r>
          </w:p>
        </w:tc>
      </w:tr>
      <w:tr w:rsidR="000E32B6" w:rsidRPr="00FD5292" w14:paraId="63216C6E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46AF2566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483A84FC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Surface area of BCSFB (SA</w:t>
            </w:r>
            <w:r w:rsidRPr="00FD5292">
              <w:rPr>
                <w:vertAlign w:val="subscript"/>
                <w:lang w:val="en-GB"/>
              </w:rPr>
              <w:t>BCSFB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080C839A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25</w:t>
            </w:r>
          </w:p>
        </w:tc>
      </w:tr>
      <w:tr w:rsidR="000E32B6" w:rsidRPr="00FD5292" w14:paraId="768D2ADE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1449AEBA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69C0C539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Surface area of brain cell membrane (SA</w:t>
            </w:r>
            <w:r w:rsidRPr="00FD5292">
              <w:rPr>
                <w:vertAlign w:val="subscript"/>
                <w:lang w:val="en-GB"/>
              </w:rPr>
              <w:t>BCM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235B09A1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4250</w:t>
            </w:r>
          </w:p>
        </w:tc>
      </w:tr>
      <w:tr w:rsidR="000E32B6" w:rsidRPr="00FD5292" w14:paraId="0F608C6F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20B28E7F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7D115DBF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Surface area of lysosomes (SA</w:t>
            </w:r>
            <w:r w:rsidRPr="00FD5292">
              <w:rPr>
                <w:vertAlign w:val="subscript"/>
                <w:lang w:val="en-GB"/>
              </w:rPr>
              <w:t>LYS</w:t>
            </w:r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1E4670C2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2700</w:t>
            </w:r>
          </w:p>
        </w:tc>
      </w:tr>
      <w:tr w:rsidR="000E32B6" w:rsidRPr="00FD5292" w14:paraId="0029FB6A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 w:val="restart"/>
          </w:tcPr>
          <w:p w14:paraId="05F83C85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1F3664A7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04C02633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pH</w:t>
            </w:r>
          </w:p>
        </w:tc>
        <w:tc>
          <w:tcPr>
            <w:tcW w:w="3005" w:type="dxa"/>
          </w:tcPr>
          <w:p w14:paraId="5A862999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H microvasculature (</w:t>
            </w:r>
            <w:proofErr w:type="spellStart"/>
            <w:r w:rsidRPr="00FD5292">
              <w:rPr>
                <w:lang w:val="en-GB"/>
              </w:rPr>
              <w:t>pH</w:t>
            </w:r>
            <w:r w:rsidRPr="00FD5292">
              <w:rPr>
                <w:vertAlign w:val="subscript"/>
                <w:lang w:val="en-GB"/>
              </w:rPr>
              <w:t>MV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67F6BFD3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7.4</w:t>
            </w:r>
          </w:p>
        </w:tc>
      </w:tr>
      <w:tr w:rsidR="000E32B6" w:rsidRPr="00FD5292" w14:paraId="225E7CEE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659ECB5A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17EC1E3B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H brain ECF (</w:t>
            </w:r>
            <w:proofErr w:type="spellStart"/>
            <w:r w:rsidRPr="00FD5292">
              <w:rPr>
                <w:lang w:val="en-GB"/>
              </w:rPr>
              <w:t>pH</w:t>
            </w:r>
            <w:r w:rsidRPr="00FD5292">
              <w:rPr>
                <w:vertAlign w:val="subscript"/>
                <w:lang w:val="en-GB"/>
              </w:rPr>
              <w:t>ECF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85079D3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7.3</w:t>
            </w:r>
          </w:p>
        </w:tc>
      </w:tr>
      <w:tr w:rsidR="000E32B6" w:rsidRPr="00FD5292" w14:paraId="41A6B2BA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1DEB71CE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6C79C047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H brain ICF (</w:t>
            </w:r>
            <w:proofErr w:type="spellStart"/>
            <w:r w:rsidRPr="00FD5292">
              <w:rPr>
                <w:lang w:val="en-GB"/>
              </w:rPr>
              <w:t>pH</w:t>
            </w:r>
            <w:r w:rsidRPr="00FD5292">
              <w:rPr>
                <w:vertAlign w:val="subscript"/>
                <w:lang w:val="en-GB"/>
              </w:rPr>
              <w:t>ICF</w:t>
            </w:r>
            <w:proofErr w:type="spellEnd"/>
            <w:r w:rsidRPr="00FD5292">
              <w:rPr>
                <w:vertAlign w:val="subscript"/>
                <w:lang w:val="en-GB"/>
              </w:rPr>
              <w:t>)</w:t>
            </w:r>
          </w:p>
        </w:tc>
        <w:tc>
          <w:tcPr>
            <w:tcW w:w="3005" w:type="dxa"/>
          </w:tcPr>
          <w:p w14:paraId="15D258D5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7</w:t>
            </w:r>
          </w:p>
        </w:tc>
      </w:tr>
      <w:tr w:rsidR="000E32B6" w:rsidRPr="00FD5292" w14:paraId="32A089C2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3323711F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71B78D26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H lysosomes (</w:t>
            </w:r>
            <w:proofErr w:type="spellStart"/>
            <w:r w:rsidRPr="00FD5292">
              <w:rPr>
                <w:lang w:val="en-GB"/>
              </w:rPr>
              <w:t>pH</w:t>
            </w:r>
            <w:r w:rsidRPr="00FD5292">
              <w:rPr>
                <w:vertAlign w:val="subscript"/>
                <w:lang w:val="en-GB"/>
              </w:rPr>
              <w:t>LYS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29AED14F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5</w:t>
            </w:r>
          </w:p>
        </w:tc>
      </w:tr>
      <w:tr w:rsidR="000E32B6" w:rsidRPr="00FD5292" w14:paraId="253958F3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53D1AAF2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2D97ED17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H CSF (</w:t>
            </w:r>
            <w:proofErr w:type="spellStart"/>
            <w:r w:rsidRPr="00FD5292">
              <w:rPr>
                <w:lang w:val="en-GB"/>
              </w:rPr>
              <w:t>pH</w:t>
            </w:r>
            <w:r w:rsidRPr="00FD5292">
              <w:rPr>
                <w:vertAlign w:val="subscript"/>
                <w:lang w:val="en-GB"/>
              </w:rPr>
              <w:t>CSF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386F69C4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7.3</w:t>
            </w:r>
          </w:p>
        </w:tc>
      </w:tr>
      <w:tr w:rsidR="000E32B6" w:rsidRPr="00FD5292" w14:paraId="1338D8DF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 w:val="restart"/>
          </w:tcPr>
          <w:p w14:paraId="24162677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00CE61F3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08905C08" w14:textId="77777777" w:rsidR="000E32B6" w:rsidRPr="00FD5292" w:rsidRDefault="000E32B6" w:rsidP="004240CC">
            <w:pPr>
              <w:rPr>
                <w:lang w:val="en-GB"/>
              </w:rPr>
            </w:pPr>
          </w:p>
          <w:p w14:paraId="25274D97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Effective surface area (%)</w:t>
            </w:r>
          </w:p>
        </w:tc>
        <w:tc>
          <w:tcPr>
            <w:tcW w:w="3005" w:type="dxa"/>
          </w:tcPr>
          <w:p w14:paraId="6FD85F0D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Transcellular BBB transport (</w:t>
            </w:r>
            <w:proofErr w:type="spellStart"/>
            <w:r w:rsidRPr="00FD5292">
              <w:rPr>
                <w:lang w:val="en-GB"/>
              </w:rPr>
              <w:t>SA</w:t>
            </w:r>
            <w:r w:rsidRPr="00FD5292">
              <w:rPr>
                <w:vertAlign w:val="subscript"/>
                <w:lang w:val="en-GB"/>
              </w:rPr>
              <w:t>fraction.BBB.trans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5AC358F7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99.8</w:t>
            </w:r>
          </w:p>
        </w:tc>
      </w:tr>
      <w:tr w:rsidR="000E32B6" w:rsidRPr="00FD5292" w14:paraId="7E8D6D20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06E48E06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092939B3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aracellular BBB transport (</w:t>
            </w:r>
            <w:proofErr w:type="spellStart"/>
            <w:r w:rsidRPr="00FD5292">
              <w:rPr>
                <w:lang w:val="en-GB"/>
              </w:rPr>
              <w:t>SA</w:t>
            </w:r>
            <w:r w:rsidRPr="00FD5292">
              <w:rPr>
                <w:vertAlign w:val="subscript"/>
                <w:lang w:val="en-GB"/>
              </w:rPr>
              <w:t>fraction.BBB.para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0D974060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06</w:t>
            </w:r>
          </w:p>
        </w:tc>
      </w:tr>
      <w:tr w:rsidR="000E32B6" w:rsidRPr="00FD5292" w14:paraId="73429821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12A0650E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2E518A73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Transcellular BCSFB transport (</w:t>
            </w:r>
            <w:proofErr w:type="spellStart"/>
            <w:r w:rsidRPr="00FD5292">
              <w:rPr>
                <w:lang w:val="en-GB"/>
              </w:rPr>
              <w:t>SA</w:t>
            </w:r>
            <w:r w:rsidRPr="00FD5292">
              <w:rPr>
                <w:vertAlign w:val="subscript"/>
                <w:lang w:val="en-GB"/>
              </w:rPr>
              <w:t>fraction.BCSFB.trans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093938BE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99.8</w:t>
            </w:r>
          </w:p>
        </w:tc>
      </w:tr>
      <w:tr w:rsidR="000E32B6" w:rsidRPr="00FD5292" w14:paraId="158E65E1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  <w:vMerge/>
          </w:tcPr>
          <w:p w14:paraId="5CD31249" w14:textId="77777777" w:rsidR="000E32B6" w:rsidRPr="00FD5292" w:rsidRDefault="000E32B6" w:rsidP="004240CC">
            <w:pPr>
              <w:rPr>
                <w:lang w:val="en-GB"/>
              </w:rPr>
            </w:pPr>
          </w:p>
        </w:tc>
        <w:tc>
          <w:tcPr>
            <w:tcW w:w="3005" w:type="dxa"/>
          </w:tcPr>
          <w:p w14:paraId="287174BB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Paracellular BCSFB transport (</w:t>
            </w:r>
            <w:proofErr w:type="spellStart"/>
            <w:r w:rsidRPr="00FD5292">
              <w:rPr>
                <w:lang w:val="en-GB"/>
              </w:rPr>
              <w:t>SA</w:t>
            </w:r>
            <w:r w:rsidRPr="00FD5292">
              <w:rPr>
                <w:vertAlign w:val="subscript"/>
                <w:lang w:val="en-GB"/>
              </w:rPr>
              <w:t>fraction.BCSFB.para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2397E73A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5</w:t>
            </w:r>
          </w:p>
        </w:tc>
      </w:tr>
      <w:tr w:rsidR="000E32B6" w:rsidRPr="00FD5292" w14:paraId="0A3F47F6" w14:textId="77777777" w:rsidTr="004240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</w:tcPr>
          <w:p w14:paraId="12E718FF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Weight (kg)</w:t>
            </w:r>
          </w:p>
        </w:tc>
        <w:tc>
          <w:tcPr>
            <w:tcW w:w="3005" w:type="dxa"/>
          </w:tcPr>
          <w:p w14:paraId="46B6A137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Weight (WT)</w:t>
            </w:r>
          </w:p>
        </w:tc>
        <w:tc>
          <w:tcPr>
            <w:tcW w:w="3005" w:type="dxa"/>
          </w:tcPr>
          <w:p w14:paraId="675385C2" w14:textId="77777777" w:rsidR="000E32B6" w:rsidRPr="00FD5292" w:rsidRDefault="000E32B6" w:rsidP="004240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25</w:t>
            </w:r>
          </w:p>
        </w:tc>
      </w:tr>
      <w:tr w:rsidR="000E32B6" w:rsidRPr="00FD5292" w14:paraId="07786B3A" w14:textId="77777777" w:rsidTr="004240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6" w:type="dxa"/>
          </w:tcPr>
          <w:p w14:paraId="38B84BBC" w14:textId="77777777" w:rsidR="000E32B6" w:rsidRPr="00FD5292" w:rsidRDefault="000E32B6" w:rsidP="004240CC">
            <w:pPr>
              <w:rPr>
                <w:lang w:val="en-GB"/>
              </w:rPr>
            </w:pPr>
            <w:r w:rsidRPr="00FD5292">
              <w:rPr>
                <w:lang w:val="en-GB"/>
              </w:rPr>
              <w:t>Brain phospholipid fraction (unitless)</w:t>
            </w:r>
          </w:p>
        </w:tc>
        <w:tc>
          <w:tcPr>
            <w:tcW w:w="3005" w:type="dxa"/>
          </w:tcPr>
          <w:p w14:paraId="113E3AF3" w14:textId="77777777" w:rsidR="000E32B6" w:rsidRPr="00FD5292" w:rsidRDefault="000E32B6" w:rsidP="004240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Brain phospholipids volume fraction (</w:t>
            </w:r>
            <w:proofErr w:type="spellStart"/>
            <w:r w:rsidRPr="00FD5292">
              <w:rPr>
                <w:lang w:val="en-GB"/>
              </w:rPr>
              <w:t>V</w:t>
            </w:r>
            <w:r w:rsidRPr="00FD5292">
              <w:rPr>
                <w:vertAlign w:val="subscript"/>
                <w:lang w:val="en-GB"/>
              </w:rPr>
              <w:t>phb</w:t>
            </w:r>
            <w:proofErr w:type="spellEnd"/>
            <w:r w:rsidRPr="00FD5292"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1B6832FA" w14:textId="77777777" w:rsidR="000E32B6" w:rsidRPr="00FD5292" w:rsidRDefault="000E32B6" w:rsidP="004240CC">
            <w:pPr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FD5292">
              <w:rPr>
                <w:lang w:val="en-GB"/>
              </w:rPr>
              <w:t>0.0533</w:t>
            </w:r>
          </w:p>
        </w:tc>
      </w:tr>
    </w:tbl>
    <w:p w14:paraId="5F3D23A8" w14:textId="44185B5D" w:rsidR="000E32B6" w:rsidRPr="000D5EFF" w:rsidRDefault="000E32B6" w:rsidP="000D5EFF">
      <w:pPr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</w:pPr>
      <w:r>
        <w:rPr>
          <w:rFonts w:ascii="Calibri" w:eastAsia="DengXian" w:hAnsi="Calibri" w:cs="Times New Roman"/>
          <w:b/>
          <w:bCs/>
          <w:i/>
          <w:iCs/>
          <w:color w:val="44546A"/>
          <w:sz w:val="18"/>
          <w:szCs w:val="18"/>
          <w:lang w:val="en-GB" w:eastAsia="en-US"/>
        </w:rPr>
        <w:br/>
      </w: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>Supplementary table 2: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</w:t>
      </w: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>Rat physiological parameters used for all model predictions.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Taken from Saleh et al. (202</w:t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1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)</w:t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fldChar w:fldCharType="begin">
          <w:fldData xml:space="preserve">PEVuZE5vdGU+PENpdGU+PEF1dGhvcj5TYWxlaDwvQXV0aG9yPjxZZWFyPjIwMjE8L1llYXI+PFJl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</w:fldData>
        </w:fldChar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instrText xml:space="preserve"> ADDIN EN.CITE </w:instrText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fldChar w:fldCharType="begin">
          <w:fldData xml:space="preserve">PEVuZE5vdGU+PENpdGU+PEF1dGhvcj5TYWxlaDwvQXV0aG9yPjxZZWFyPjIwMjE8L1llYXI+PFJl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</w:fldData>
        </w:fldChar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instrText xml:space="preserve"> ADDIN EN.CITE.DATA </w:instrText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fldChar w:fldCharType="end"/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fldChar w:fldCharType="separate"/>
      </w:r>
      <w:r w:rsidR="00A87455" w:rsidRPr="000D5EFF">
        <w:rPr>
          <w:rFonts w:ascii="Calibri" w:eastAsia="DengXian" w:hAnsi="Calibri" w:cs="Times New Roman"/>
          <w:noProof/>
          <w:sz w:val="22"/>
          <w:szCs w:val="22"/>
          <w:vertAlign w:val="superscript"/>
          <w:lang w:val="en-GB" w:eastAsia="en-US"/>
        </w:rPr>
        <w:t>3</w:t>
      </w:r>
      <w:r w:rsidR="00A87455"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fldChar w:fldCharType="end"/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.</w:t>
      </w:r>
      <w:r w:rsidRPr="000D5EFF">
        <w:rPr>
          <w:rFonts w:ascii="Calibri" w:eastAsia="DengXian" w:hAnsi="Calibri" w:cs="Times New Roman"/>
          <w:b/>
          <w:bCs/>
          <w:color w:val="44546A"/>
          <w:sz w:val="18"/>
          <w:szCs w:val="18"/>
          <w:lang w:val="en-GB" w:eastAsia="en-US"/>
        </w:rPr>
        <w:br w:type="page"/>
      </w:r>
    </w:p>
    <w:tbl>
      <w:tblPr>
        <w:tblStyle w:val="PlainTable41"/>
        <w:tblpPr w:leftFromText="141" w:rightFromText="141" w:vertAnchor="page" w:horzAnchor="margin" w:tblpXSpec="center" w:tblpY="2596"/>
        <w:tblW w:w="7088" w:type="dxa"/>
        <w:tblLook w:val="04A0" w:firstRow="1" w:lastRow="0" w:firstColumn="1" w:lastColumn="0" w:noHBand="0" w:noVBand="1"/>
      </w:tblPr>
      <w:tblGrid>
        <w:gridCol w:w="1696"/>
        <w:gridCol w:w="3119"/>
        <w:gridCol w:w="2273"/>
      </w:tblGrid>
      <w:tr w:rsidR="000D5EFF" w:rsidRPr="00DB3D66" w14:paraId="482D12C1" w14:textId="77777777" w:rsidTr="009E23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noWrap/>
            <w:vAlign w:val="center"/>
            <w:hideMark/>
          </w:tcPr>
          <w:p w14:paraId="3CDF4E31" w14:textId="77777777" w:rsidR="000D5EFF" w:rsidRPr="00DB3D66" w:rsidRDefault="000D5EFF" w:rsidP="009E2358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lastRenderedPageBreak/>
              <w:t>System</w:t>
            </w:r>
          </w:p>
        </w:tc>
        <w:tc>
          <w:tcPr>
            <w:tcW w:w="31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1D1D1" w:themeFill="background2" w:themeFillShade="E6"/>
            <w:vAlign w:val="center"/>
            <w:hideMark/>
          </w:tcPr>
          <w:p w14:paraId="5DC77043" w14:textId="77777777" w:rsidR="000D5EFF" w:rsidRPr="00DB3D66" w:rsidRDefault="000D5EFF" w:rsidP="009E23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 xml:space="preserve">P-gp expression </w:t>
            </w: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br/>
              <w:t>(fmol/µg protein)</w:t>
            </w:r>
          </w:p>
        </w:tc>
        <w:tc>
          <w:tcPr>
            <w:tcW w:w="22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1D1D1" w:themeFill="background2" w:themeFillShade="E6"/>
            <w:noWrap/>
            <w:vAlign w:val="center"/>
            <w:hideMark/>
          </w:tcPr>
          <w:p w14:paraId="472A9899" w14:textId="77777777" w:rsidR="000D5EFF" w:rsidRPr="00DB3D66" w:rsidRDefault="000D5EFF" w:rsidP="009E23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Reference</w:t>
            </w:r>
          </w:p>
        </w:tc>
      </w:tr>
      <w:tr w:rsidR="000D5EFF" w:rsidRPr="00DB3D66" w14:paraId="196E5713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auto"/>
              <w:right w:val="single" w:sz="4" w:space="0" w:color="auto"/>
            </w:tcBorders>
            <w:noWrap/>
          </w:tcPr>
          <w:p w14:paraId="0435428B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Rat</w:t>
            </w:r>
          </w:p>
        </w:tc>
        <w:tc>
          <w:tcPr>
            <w:tcW w:w="311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A468C77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9.65</w:t>
            </w:r>
          </w:p>
        </w:tc>
        <w:tc>
          <w:tcPr>
            <w:tcW w:w="2273" w:type="dxa"/>
            <w:tcBorders>
              <w:top w:val="single" w:sz="4" w:space="0" w:color="auto"/>
              <w:left w:val="single" w:sz="4" w:space="0" w:color="auto"/>
            </w:tcBorders>
            <w:noWrap/>
          </w:tcPr>
          <w:p w14:paraId="4F876D06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 xml:space="preserve">Al </w:t>
            </w:r>
            <w:proofErr w:type="spellStart"/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Feteisi</w:t>
            </w:r>
            <w:proofErr w:type="spellEnd"/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 xml:space="preserve"> (2018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BbCBGZXRlaXNpPC9BdXRob3I+PFllYXI+MjAxODwvWWVh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BbCBGZXRlaXNpPC9BdXRob3I+PFllYXI+MjAxODwvWWVh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A87455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38061F30" w14:textId="77777777" w:rsidTr="009E2358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</w:tcPr>
          <w:p w14:paraId="390F29DA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Rat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</w:tcPr>
          <w:p w14:paraId="15C561A5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9.1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</w:tcPr>
          <w:p w14:paraId="503FBB6D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Hoshi (2013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b3NoaTwvQXV0aG9yPjxZZWFyPjIwMTM8L1llYXI+PFJl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b3NoaTwvQXV0aG9yPjxZZWFyPjIwMTM8L1llYXI+PFJl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A87455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1BDAA1D4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5DE73F11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Caco-2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0B6B45B9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7.89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hideMark/>
          </w:tcPr>
          <w:p w14:paraId="2D5E75D1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proofErr w:type="spellStart"/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Miliotis</w:t>
            </w:r>
            <w:proofErr w:type="spellEnd"/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 xml:space="preserve"> (201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&lt;EndNote&gt;&lt;Cite&gt;&lt;Author&gt;Miliotis&lt;/Author&gt;&lt;Year&gt;2011&lt;/Year&gt;&lt;RecNum&gt;145&lt;/RecNum&gt;&lt;DisplayText&gt;&lt;style face="superscript"&gt;6&lt;/style&gt;&lt;/DisplayText&gt;&lt;record&gt;&lt;rec-number&gt;145&lt;/rec-number&gt;&lt;foreign-keys&gt;&lt;key app="EN" db-id="tde0wadp0xdse6er0r5pr2addr0z9zzftzz2" timestamp="1721295480"&gt;145&lt;/key&gt;&lt;/foreign-keys&gt;&lt;ref-type name="Journal Article"&gt;17&lt;/ref-type&gt;&lt;contributors&gt;&lt;authors&gt;&lt;author&gt;Miliotis, T.&lt;/author&gt;&lt;author&gt;Ali, L.&lt;/author&gt;&lt;author&gt;Palm, J. E.&lt;/author&gt;&lt;author&gt;Lundqvist, A. J.&lt;/author&gt;&lt;author&gt;Ahnoff, M.&lt;/author&gt;&lt;author&gt;Andersson, T. B.&lt;/author&gt;&lt;author&gt;Hilgendorf, C.&lt;/author&gt;&lt;/authors&gt;&lt;/contributors&gt;&lt;auth-address&gt;AstraZeneca R&amp;amp;D, Innovative Medicines, Molndal, Sweden.&lt;/auth-address&gt;&lt;titles&gt;&lt;title&gt;Development of a highly sensitive method using liquid chromatography-multiple reaction monitoring to quantify membrane P-glycoprotein in biological matrices and relationship to transport function&lt;/title&gt;&lt;secondary-title&gt;Drug Metab Dispos&lt;/secondary-title&gt;&lt;/titles&gt;&lt;periodical&gt;&lt;full-title&gt;Drug Metab Dispos&lt;/full-title&gt;&lt;/periodical&gt;&lt;pages&gt;2440-9&lt;/pages&gt;&lt;volume&gt;39&lt;/volume&gt;&lt;number&gt;12&lt;/number&gt;&lt;edition&gt;2011/09/29&lt;/edition&gt;&lt;keywords&gt;&lt;keyword&gt;ATP Binding Cassette Transporter, Subfamily B/chemistry/genetics/*metabolism&lt;/keyword&gt;&lt;keyword&gt;Amino Acid Sequence&lt;/keyword&gt;&lt;keyword&gt;Caco-2 Cells&lt;/keyword&gt;&lt;keyword&gt;Chromatography, Liquid/*methods&lt;/keyword&gt;&lt;keyword&gt;Electrophoresis, Polyacrylamide Gel&lt;/keyword&gt;&lt;keyword&gt;Humans&lt;/keyword&gt;&lt;keyword&gt;Protein Transport&lt;/keyword&gt;&lt;keyword&gt;RNA, Messenger/metabolism&lt;/keyword&gt;&lt;keyword&gt;Spectrometry, Mass, Electrospray Ionization&lt;/keyword&gt;&lt;/keywords&gt;&lt;dates&gt;&lt;year&gt;2011&lt;/year&gt;&lt;pub-dates&gt;&lt;date&gt;Dec&lt;/date&gt;&lt;/pub-dates&gt;&lt;/dates&gt;&lt;isbn&gt;1521-009X (Electronic)&amp;#xD;0090-9556 (Linking)&lt;/isbn&gt;&lt;accession-num&gt;21949244&lt;/accession-num&gt;&lt;urls&gt;&lt;related-urls&gt;&lt;url&gt;https://www.ncbi.nlm.nih.gov/pubmed/21949244&lt;/url&gt;&lt;/related-urls&gt;&lt;/urls&gt;&lt;electronic-resource-num&gt;10.1124/dmd.111.040774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6C2362FD" w14:textId="77777777" w:rsidTr="009E235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2D7EFFC2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Caco-2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7C2682B9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6.92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6C71FDD2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Harwood (2016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YXJ3b29kPC9BdXRob3I+PFllYXI+MjAxNjwvWWVhcj48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YXJ3b29kPC9BdXRob3I+PFllYXI+MjAxNjwvWWVhcj48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5A542609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24996DF0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Caco-2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D1B4490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2.0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0A2220E2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Harwood (2016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YXJ3b29kPC9BdXRob3I+PFllYXI+MjAxNjwvWWVhcj48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IYXJ3b29kPC9BdXRob3I+PFllYXI+MjAxNjwvWWVhcj48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1EC1C5DA" w14:textId="77777777" w:rsidTr="009E235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6944205A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LLC-PK1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759A0AE9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3.1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31A19444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Nicolaï (202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OaWNvbGHDrzwvQXV0aG9yPjxZZWFyPjIwMjA8L1llYXI+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OaWNvbGHDrzwvQXV0aG9yPjxZZWFyPjIwMjA8L1llYXI+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54A64460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0AD00B2C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LLC-PK1-mdr1a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6A495BB1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61.0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1B4F84CC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Nicolaï (202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OaWNvbGHDrzwvQXV0aG9yPjxZZWFyPjIwMjA8L1llYXI+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OaWNvbGHDrzwvQXV0aG9yPjxZZWFyPjIwMjA8L1llYXI+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656DD14B" w14:textId="77777777" w:rsidTr="009E235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0999EE8B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LLC-PK1-mdr1a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716111E6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5.2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33F8A8BB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Uchida (201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VY2hpZGE8L0F1dGhvcj48WWVhcj4yMDExPC9ZZWFyPjxS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VY2hpZGE8L0F1dGhvcj48WWVhcj4yMDExPC9ZZWFyPjxS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4E92CEA6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41030F66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MDCKII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D729E23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0.3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212975A4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Bao (2019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CYW88L0F1dGhvcj48WWVhcj4yMDIwPC9ZZWFyPjxSZWNO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CYW88L0F1dGhvcj48WWVhcj4yMDIwPC9ZZWFyPjxSZWNO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7C5C43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74B42C78" w14:textId="77777777" w:rsidTr="009E235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710E8760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MDCKII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556C5C3E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2.08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391BA5CB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Feng (2019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GZW5nPC9BdXRob3I+PFllYXI+MjAxOTwvWWVhcj48UmVj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GZW5nPC9BdXRob3I+PFllYXI+MjAxOTwvWWVhcj48UmVj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0D5EFF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06A0103D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3F1ADBA0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MDCKII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04684F7D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1.9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30BE1107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Di (201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EaTwvQXV0aG9yPjxZZWFyPjIwMTE8L1llYXI+PFJlY051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EaTwvQXV0aG9yPjxZZWFyPjIwMTE8L1llYXI+PFJlY051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0D5EFF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12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27AD3A36" w14:textId="77777777" w:rsidTr="009E235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459BADB4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MDCKII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0063BF6A" w14:textId="77777777" w:rsidR="000D5EFF" w:rsidRPr="00DB3D66" w:rsidRDefault="000D5EFF" w:rsidP="009E2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2.847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0DB30400" w14:textId="77777777" w:rsidR="000D5EFF" w:rsidRPr="00DB3D66" w:rsidRDefault="000D5EFF" w:rsidP="009E23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Jacqueroux (202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KYWNxdWVyb3V4PC9BdXRob3I+PFllYXI+MjAyMDwvWWVh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KYWNxdWVyb3V4PC9BdXRob3I+PFllYXI+MjAyMDwvWWVh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0D5EFF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13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  <w:tr w:rsidR="000D5EFF" w:rsidRPr="00DB3D66" w14:paraId="38E09EE7" w14:textId="77777777" w:rsidTr="009E23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right w:val="single" w:sz="4" w:space="0" w:color="auto"/>
            </w:tcBorders>
            <w:noWrap/>
            <w:hideMark/>
          </w:tcPr>
          <w:p w14:paraId="3B9EF307" w14:textId="77777777" w:rsidR="000D5EFF" w:rsidRPr="00043987" w:rsidRDefault="000D5EFF" w:rsidP="009E2358">
            <w:pPr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</w:pPr>
            <w:r w:rsidRPr="00043987">
              <w:rPr>
                <w:rFonts w:ascii="Calibri" w:eastAsia="Times New Roman" w:hAnsi="Calibri" w:cs="Calibri"/>
                <w:b w:val="0"/>
                <w:bCs w:val="0"/>
                <w:color w:val="000000"/>
                <w:kern w:val="0"/>
                <w:lang w:val="en-GB" w:eastAsia="nl-NL"/>
                <w14:ligatures w14:val="none"/>
              </w:rPr>
              <w:t>MDCKII-MDR1</w:t>
            </w:r>
          </w:p>
        </w:tc>
        <w:tc>
          <w:tcPr>
            <w:tcW w:w="3119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5BDE358C" w14:textId="77777777" w:rsidR="000D5EFF" w:rsidRPr="00DB3D66" w:rsidRDefault="000D5EFF" w:rsidP="009E2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2.394</w:t>
            </w:r>
          </w:p>
        </w:tc>
        <w:tc>
          <w:tcPr>
            <w:tcW w:w="2273" w:type="dxa"/>
            <w:tcBorders>
              <w:left w:val="single" w:sz="4" w:space="0" w:color="auto"/>
            </w:tcBorders>
            <w:noWrap/>
            <w:hideMark/>
          </w:tcPr>
          <w:p w14:paraId="76B92C2D" w14:textId="77777777" w:rsidR="000D5EFF" w:rsidRPr="00DB3D66" w:rsidRDefault="000D5EFF" w:rsidP="009E23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pPr>
            <w:r w:rsidRPr="00DB3D66"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t>Jacqueroux (202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KYWNxdWVyb3V4PC9BdXRob3I+PFllYXI+MjAyMDwvWWVh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begin">
                <w:fldData xml:space="preserve">PEVuZE5vdGU+PENpdGU+PEF1dGhvcj5KYWNxdWVyb3V4PC9BdXRob3I+PFllYXI+MjAyMDwvWWVh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</w:fldData>
              </w:fldCha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separate"/>
            </w:r>
            <w:r w:rsidRPr="000D5EFF">
              <w:rPr>
                <w:rFonts w:ascii="Calibri" w:eastAsia="Times New Roman" w:hAnsi="Calibri" w:cs="Calibri"/>
                <w:noProof/>
                <w:color w:val="000000"/>
                <w:kern w:val="0"/>
                <w:vertAlign w:val="superscript"/>
                <w:lang w:val="en-GB" w:eastAsia="nl-NL"/>
                <w14:ligatures w14:val="none"/>
              </w:rPr>
              <w:t>13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GB" w:eastAsia="nl-NL"/>
                <w14:ligatures w14:val="none"/>
              </w:rPr>
              <w:fldChar w:fldCharType="end"/>
            </w:r>
          </w:p>
        </w:tc>
      </w:tr>
    </w:tbl>
    <w:p w14:paraId="115B902E" w14:textId="77777777" w:rsidR="000E32B6" w:rsidRPr="000D5EFF" w:rsidRDefault="000E32B6" w:rsidP="000E32B6">
      <w:pPr>
        <w:spacing w:line="259" w:lineRule="auto"/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sectPr w:rsidR="000E32B6" w:rsidRPr="000D5EFF" w:rsidSect="000E32B6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 xml:space="preserve">Supplementary table 3: P-gp protein expression in fmol/µg protein for </w:t>
      </w:r>
      <w:r w:rsidRPr="000D5EFF">
        <w:rPr>
          <w:rFonts w:ascii="Calibri" w:eastAsia="DengXian" w:hAnsi="Calibri" w:cs="Times New Roman"/>
          <w:b/>
          <w:bCs/>
          <w:i/>
          <w:iCs/>
          <w:sz w:val="22"/>
          <w:szCs w:val="22"/>
          <w:lang w:val="en-GB" w:eastAsia="en-US"/>
        </w:rPr>
        <w:t>in vitro</w:t>
      </w: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 xml:space="preserve"> and </w:t>
      </w:r>
      <w:r w:rsidRPr="000D5EFF">
        <w:rPr>
          <w:rFonts w:ascii="Calibri" w:eastAsia="DengXian" w:hAnsi="Calibri" w:cs="Times New Roman"/>
          <w:b/>
          <w:bCs/>
          <w:i/>
          <w:iCs/>
          <w:sz w:val="22"/>
          <w:szCs w:val="22"/>
          <w:lang w:val="en-GB" w:eastAsia="en-US"/>
        </w:rPr>
        <w:t>in vivo</w:t>
      </w: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 xml:space="preserve"> systems as reported in literature</w:t>
      </w:r>
    </w:p>
    <w:p w14:paraId="06940CFB" w14:textId="7CFBD31C" w:rsidR="000E32B6" w:rsidRPr="00DB3D66" w:rsidRDefault="000E32B6" w:rsidP="000E32B6">
      <w:pPr>
        <w:keepNext/>
        <w:spacing w:after="200" w:line="240" w:lineRule="auto"/>
        <w:rPr>
          <w:rFonts w:ascii="Calibri" w:eastAsia="DengXian" w:hAnsi="Calibri" w:cs="Times New Roman"/>
          <w:i/>
          <w:iCs/>
          <w:color w:val="44546A"/>
          <w:sz w:val="18"/>
          <w:szCs w:val="18"/>
          <w:lang w:val="en-GB" w:eastAsia="en-US"/>
        </w:rPr>
      </w:pP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lastRenderedPageBreak/>
        <w:t>Supplementary table 4:  Overview of median prediction errors (PE) for all possible short infusion predictions.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REF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corresponds to the PE based on the entire bandwidth of predictions, while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high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average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and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low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are the PE observed for the predictions using the high</w:t>
      </w:r>
      <w:r w:rsidR="000D5EFF">
        <w:rPr>
          <w:rFonts w:ascii="Calibri" w:eastAsia="DengXian" w:hAnsi="Calibri" w:cs="Times New Roman"/>
          <w:sz w:val="22"/>
          <w:szCs w:val="22"/>
          <w:lang w:val="en-GB" w:eastAsia="en-US"/>
        </w:rPr>
        <w:t>est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average and low</w:t>
      </w:r>
      <w:r w:rsidR="000D5EFF">
        <w:rPr>
          <w:rFonts w:ascii="Calibri" w:eastAsia="DengXian" w:hAnsi="Calibri" w:cs="Times New Roman"/>
          <w:sz w:val="22"/>
          <w:szCs w:val="22"/>
          <w:lang w:val="en-GB" w:eastAsia="en-US"/>
        </w:rPr>
        <w:t>est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</w:t>
      </w:r>
      <w:r w:rsidRPr="000D5EFF">
        <w:rPr>
          <w:rFonts w:ascii="Calibri" w:eastAsia="DengXian" w:hAnsi="Calibri" w:cs="Times New Roman"/>
          <w:i/>
          <w:iCs/>
          <w:sz w:val="22"/>
          <w:szCs w:val="22"/>
          <w:lang w:val="en-GB" w:eastAsia="en-US"/>
        </w:rPr>
        <w:t>in vitro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P-gp expression, respectively.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NOREF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is the PE of the prediction made without a REF.</w:t>
      </w:r>
      <w:r w:rsidRPr="000D5EFF">
        <w:rPr>
          <w:rFonts w:ascii="Calibri" w:eastAsia="Calibri" w:hAnsi="Calibri" w:cs="Times New Roman"/>
          <w:sz w:val="28"/>
          <w:szCs w:val="28"/>
          <w:lang w:val="en-GB" w:eastAsia="en-US"/>
        </w:rPr>
        <w:t xml:space="preserve"> 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PE values shaded in green, orange and red fall within 2-fold error, 3-fold error and &gt;3-fold error, respectively.</w:t>
      </w:r>
      <w:r w:rsidRPr="00DB3D66">
        <w:rPr>
          <w:rFonts w:ascii="Calibri" w:eastAsia="DengXian" w:hAnsi="Calibri" w:cs="Times New Roman"/>
          <w:i/>
          <w:iCs/>
          <w:noProof/>
          <w:color w:val="44546A"/>
          <w:sz w:val="18"/>
          <w:szCs w:val="18"/>
          <w:lang w:val="en-GB" w:eastAsia="en-US"/>
        </w:rPr>
        <w:drawing>
          <wp:inline distT="0" distB="0" distL="0" distR="0" wp14:anchorId="7960DBEB" wp14:editId="13E1B57E">
            <wp:extent cx="9293735" cy="4373593"/>
            <wp:effectExtent l="0" t="0" r="3175" b="0"/>
            <wp:docPr id="174527809" name="Picture 7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527809" name="Picture 7" descr="A screenshot of a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10577" cy="43815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DB3D66">
        <w:rPr>
          <w:rFonts w:ascii="Calibri" w:eastAsia="DengXian" w:hAnsi="Calibri" w:cs="Times New Roman"/>
          <w:i/>
          <w:iCs/>
          <w:color w:val="44546A"/>
          <w:sz w:val="18"/>
          <w:szCs w:val="18"/>
          <w:lang w:val="en-GB" w:eastAsia="en-US"/>
        </w:rPr>
        <w:br w:type="page"/>
      </w:r>
    </w:p>
    <w:p w14:paraId="5F2A4F47" w14:textId="722EF2C8" w:rsidR="000E32B6" w:rsidRPr="000D5EFF" w:rsidRDefault="000E32B6" w:rsidP="000E32B6">
      <w:pPr>
        <w:keepNext/>
        <w:spacing w:after="200" w:line="240" w:lineRule="auto"/>
        <w:rPr>
          <w:rFonts w:ascii="Calibri" w:eastAsia="DengXian" w:hAnsi="Calibri" w:cs="Times New Roman"/>
          <w:color w:val="44546A"/>
          <w:sz w:val="18"/>
          <w:szCs w:val="18"/>
          <w:lang w:val="en-GB" w:eastAsia="en-US"/>
        </w:rPr>
      </w:pPr>
      <w:r w:rsidRPr="000D5EFF">
        <w:rPr>
          <w:rFonts w:ascii="Calibri" w:eastAsia="DengXian" w:hAnsi="Calibri" w:cs="Times New Roman"/>
          <w:noProof/>
          <w:sz w:val="22"/>
          <w:szCs w:val="22"/>
          <w:lang w:val="en-GB" w:eastAsia="en-US"/>
        </w:rPr>
        <w:lastRenderedPageBreak/>
        <w:drawing>
          <wp:anchor distT="0" distB="0" distL="114300" distR="114300" simplePos="0" relativeHeight="251659264" behindDoc="1" locked="0" layoutInCell="1" allowOverlap="1" wp14:anchorId="54FC64A2" wp14:editId="1E8DD35B">
            <wp:simplePos x="0" y="0"/>
            <wp:positionH relativeFrom="column">
              <wp:posOffset>833120</wp:posOffset>
            </wp:positionH>
            <wp:positionV relativeFrom="paragraph">
              <wp:posOffset>728345</wp:posOffset>
            </wp:positionV>
            <wp:extent cx="7715885" cy="4652645"/>
            <wp:effectExtent l="0" t="0" r="0" b="0"/>
            <wp:wrapTight wrapText="bothSides">
              <wp:wrapPolygon edited="0">
                <wp:start x="0" y="0"/>
                <wp:lineTo x="0" y="21402"/>
                <wp:lineTo x="21545" y="21402"/>
                <wp:lineTo x="21545" y="0"/>
                <wp:lineTo x="0" y="0"/>
              </wp:wrapPolygon>
            </wp:wrapTight>
            <wp:docPr id="1589734083" name="Picture 6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9734083" name="Picture 6" descr="A screenshot of a computer scree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15885" cy="4652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 xml:space="preserve">Supplementary table 5: Overview of median prediction errors (PE) for all possible continuous infusion predictions. 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REF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corresponds to the PE based on the entire bandwidth of predictions, while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high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average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and 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low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are the PE observed for the predictions using the high</w:t>
      </w:r>
      <w:r w:rsidR="000D5EFF">
        <w:rPr>
          <w:rFonts w:ascii="Calibri" w:eastAsia="DengXian" w:hAnsi="Calibri" w:cs="Times New Roman"/>
          <w:sz w:val="22"/>
          <w:szCs w:val="22"/>
          <w:lang w:val="en-GB" w:eastAsia="en-US"/>
        </w:rPr>
        <w:t>est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, average and low</w:t>
      </w:r>
      <w:r w:rsidR="000D5EFF">
        <w:rPr>
          <w:rFonts w:ascii="Calibri" w:eastAsia="DengXian" w:hAnsi="Calibri" w:cs="Times New Roman"/>
          <w:sz w:val="22"/>
          <w:szCs w:val="22"/>
          <w:lang w:val="en-GB" w:eastAsia="en-US"/>
        </w:rPr>
        <w:t>est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</w:t>
      </w:r>
      <w:r w:rsidRPr="000D5EFF">
        <w:rPr>
          <w:rFonts w:ascii="Calibri" w:eastAsia="DengXian" w:hAnsi="Calibri" w:cs="Times New Roman"/>
          <w:i/>
          <w:iCs/>
          <w:sz w:val="22"/>
          <w:szCs w:val="22"/>
          <w:lang w:val="en-GB" w:eastAsia="en-US"/>
        </w:rPr>
        <w:t>in vitro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P-gp expression, respectively.</w:t>
      </w:r>
      <w:r w:rsidRPr="000D5EFF">
        <w:rPr>
          <w:rFonts w:ascii="Calibri" w:eastAsia="Calibri" w:hAnsi="Calibri" w:cs="Times New Roman"/>
          <w:sz w:val="28"/>
          <w:szCs w:val="28"/>
          <w:lang w:val="en-GB" w:eastAsia="en-US"/>
        </w:rPr>
        <w:t xml:space="preserve"> 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PE</w:t>
      </w:r>
      <w:r w:rsidRPr="000D5EFF">
        <w:rPr>
          <w:rFonts w:ascii="Calibri" w:eastAsia="DengXian" w:hAnsi="Calibri" w:cs="Times New Roman"/>
          <w:sz w:val="22"/>
          <w:szCs w:val="22"/>
          <w:vertAlign w:val="subscript"/>
          <w:lang w:val="en-GB" w:eastAsia="en-US"/>
        </w:rPr>
        <w:t>NOREF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 xml:space="preserve"> is the PE of the prediction made without a REF. PE values shaded in green, orange and red fall within 2-fold error, 3-fold error and &gt;3-fold error, respectively.</w:t>
      </w:r>
      <w:r w:rsidRPr="000D5EFF">
        <w:rPr>
          <w:rFonts w:ascii="Calibri" w:eastAsia="DengXian" w:hAnsi="Calibri" w:cs="Times New Roman"/>
          <w:color w:val="44546A"/>
          <w:sz w:val="18"/>
          <w:szCs w:val="18"/>
          <w:lang w:val="en-GB" w:eastAsia="en-US"/>
        </w:rPr>
        <w:br w:type="page"/>
      </w:r>
    </w:p>
    <w:p w14:paraId="7530411D" w14:textId="77777777" w:rsidR="000E32B6" w:rsidRPr="00DB3D66" w:rsidRDefault="000E32B6" w:rsidP="000E32B6">
      <w:pPr>
        <w:spacing w:line="259" w:lineRule="auto"/>
        <w:rPr>
          <w:rFonts w:ascii="Calibri" w:eastAsia="DengXian" w:hAnsi="Calibri" w:cs="Times New Roman"/>
          <w:sz w:val="22"/>
          <w:szCs w:val="22"/>
          <w:lang w:val="en-GB" w:eastAsia="en-US"/>
        </w:rPr>
        <w:sectPr w:rsidR="000E32B6" w:rsidRPr="00DB3D66" w:rsidSect="000E32B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573EEC12" w14:textId="77777777" w:rsidR="000E32B6" w:rsidRPr="00DB3D66" w:rsidRDefault="000E32B6" w:rsidP="000E32B6">
      <w:pPr>
        <w:spacing w:line="259" w:lineRule="auto"/>
        <w:rPr>
          <w:rFonts w:ascii="Calibri" w:eastAsia="DengXian" w:hAnsi="Calibri" w:cs="Times New Roman"/>
          <w:sz w:val="22"/>
          <w:szCs w:val="22"/>
          <w:lang w:val="en-GB" w:eastAsia="en-US"/>
        </w:rPr>
      </w:pPr>
    </w:p>
    <w:p w14:paraId="493D6B1D" w14:textId="77777777" w:rsidR="000E32B6" w:rsidRPr="00DB3D66" w:rsidRDefault="000E32B6" w:rsidP="000E32B6">
      <w:pPr>
        <w:keepNext/>
        <w:spacing w:line="259" w:lineRule="auto"/>
        <w:rPr>
          <w:rFonts w:ascii="Calibri" w:eastAsia="DengXian" w:hAnsi="Calibri" w:cs="Times New Roman"/>
          <w:sz w:val="22"/>
          <w:szCs w:val="22"/>
          <w:lang w:val="en-GB" w:eastAsia="en-US"/>
        </w:rPr>
      </w:pPr>
      <w:r w:rsidRPr="00DB3D66">
        <w:rPr>
          <w:rFonts w:ascii="Calibri" w:eastAsia="DengXian" w:hAnsi="Calibri" w:cs="Times New Roman"/>
          <w:noProof/>
          <w:sz w:val="22"/>
          <w:szCs w:val="22"/>
          <w:lang w:val="en-GB" w:eastAsia="en-US"/>
        </w:rPr>
        <w:drawing>
          <wp:inline distT="0" distB="0" distL="0" distR="0" wp14:anchorId="2A30F022" wp14:editId="327911DB">
            <wp:extent cx="5741670" cy="2604770"/>
            <wp:effectExtent l="0" t="0" r="0" b="5080"/>
            <wp:docPr id="102600631" name="Picture 7" descr="A group of graphs showing different types of graph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00631" name="Picture 7" descr="A group of graphs showing different types of graph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670" cy="2604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4319EA" w14:textId="77777777" w:rsidR="000E32B6" w:rsidRPr="000D5EFF" w:rsidRDefault="000E32B6" w:rsidP="000E32B6">
      <w:pPr>
        <w:spacing w:after="200" w:line="240" w:lineRule="auto"/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</w:pPr>
      <w:r w:rsidRPr="000D5EFF">
        <w:rPr>
          <w:rFonts w:ascii="Calibri" w:eastAsia="DengXian" w:hAnsi="Calibri" w:cs="Times New Roman"/>
          <w:b/>
          <w:bCs/>
          <w:sz w:val="22"/>
          <w:szCs w:val="22"/>
          <w:lang w:val="en-GB" w:eastAsia="en-US"/>
        </w:rPr>
        <w:t xml:space="preserve">Supplementary figure 1: Plasma PK predictions of the short infusion (A) and continuous infusion (B) dosing regimens. </w:t>
      </w:r>
      <w:r w:rsidRPr="000D5EFF">
        <w:rPr>
          <w:rFonts w:ascii="Calibri" w:eastAsia="DengXian" w:hAnsi="Calibri" w:cs="Times New Roman"/>
          <w:sz w:val="22"/>
          <w:szCs w:val="22"/>
          <w:lang w:val="en-GB" w:eastAsia="en-US"/>
        </w:rPr>
        <w:t>All plasma data concerned unbound measurements, except for morphine which are total concentrations.</w:t>
      </w:r>
    </w:p>
    <w:p w14:paraId="2D4612CE" w14:textId="77777777" w:rsidR="000E32B6" w:rsidRPr="00DB3D66" w:rsidRDefault="000E32B6" w:rsidP="000E32B6">
      <w:pPr>
        <w:spacing w:line="259" w:lineRule="auto"/>
        <w:rPr>
          <w:rFonts w:ascii="Calibri" w:eastAsia="DengXian" w:hAnsi="Calibri" w:cs="Times New Roman"/>
          <w:sz w:val="22"/>
          <w:szCs w:val="22"/>
          <w:lang w:val="en-GB" w:eastAsia="en-US"/>
        </w:rPr>
      </w:pPr>
    </w:p>
    <w:p w14:paraId="744C38C8" w14:textId="77777777" w:rsidR="000E32B6" w:rsidRDefault="000E32B6" w:rsidP="000E32B6">
      <w:pPr>
        <w:keepNext/>
        <w:keepLines/>
        <w:spacing w:before="40" w:after="0" w:line="259" w:lineRule="auto"/>
        <w:outlineLvl w:val="1"/>
        <w:rPr>
          <w:rFonts w:ascii="Calibri Light" w:eastAsia="DengXian Light" w:hAnsi="Calibri Light" w:cs="Times New Roman"/>
          <w:color w:val="2F5496"/>
          <w:sz w:val="26"/>
          <w:szCs w:val="26"/>
          <w:lang w:val="en-GB" w:eastAsia="en-US"/>
        </w:rPr>
        <w:sectPr w:rsidR="000E32B6" w:rsidSect="000E32B6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2B2B4998" w14:textId="053AB3E7" w:rsidR="000E32B6" w:rsidRDefault="000D5EFF" w:rsidP="000E32B6">
      <w:pPr>
        <w:keepNext/>
        <w:keepLines/>
        <w:spacing w:before="40" w:after="0" w:line="259" w:lineRule="auto"/>
        <w:outlineLvl w:val="1"/>
        <w:rPr>
          <w:rFonts w:ascii="Calibri Light" w:eastAsia="DengXian Light" w:hAnsi="Calibri Light" w:cs="Times New Roman"/>
          <w:color w:val="2F5496"/>
          <w:sz w:val="26"/>
          <w:szCs w:val="26"/>
          <w:lang w:val="en-GB" w:eastAsia="en-US"/>
        </w:rPr>
        <w:sectPr w:rsidR="000E32B6" w:rsidSect="000E32B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r w:rsidRPr="00317FAB">
        <w:rPr>
          <w:rFonts w:ascii="Calibri" w:eastAsia="DengXian" w:hAnsi="Calibri" w:cs="Times New Roman"/>
          <w:noProof/>
          <w:sz w:val="22"/>
          <w:szCs w:val="22"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69AEDFAA" wp14:editId="4FA2280C">
                <wp:simplePos x="0" y="0"/>
                <wp:positionH relativeFrom="column">
                  <wp:posOffset>766445</wp:posOffset>
                </wp:positionH>
                <wp:positionV relativeFrom="paragraph">
                  <wp:posOffset>366395</wp:posOffset>
                </wp:positionV>
                <wp:extent cx="7962900" cy="4286250"/>
                <wp:effectExtent l="0" t="0" r="0" b="0"/>
                <wp:wrapNone/>
                <wp:docPr id="9" name="Group 8">
                  <a:extLst xmlns:a="http://schemas.openxmlformats.org/drawingml/2006/main">
                    <a:ext uri="{FF2B5EF4-FFF2-40B4-BE49-F238E27FC236}">
                      <a16:creationId xmlns:a16="http://schemas.microsoft.com/office/drawing/2014/main" id="{885CF71C-27AA-E837-6E05-076884B4A45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962900" cy="4286250"/>
                          <a:chOff x="0" y="0"/>
                          <a:chExt cx="9157198" cy="5001056"/>
                        </a:xfrm>
                      </wpg:grpSpPr>
                      <pic:pic xmlns:pic="http://schemas.openxmlformats.org/drawingml/2006/picture">
                        <pic:nvPicPr>
                          <pic:cNvPr id="508090194" name="Picture 508090194" descr="A screenshot of a graph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AB3FF8E5-5B0C-A8B2-BBDC-5489D33D414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157198" cy="416133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022012869" name="Picture 2022012869" descr="A graph of different colored lines&#10;&#10;Description automatically generated with medium confidence">
                            <a:extLst>
                              <a:ext uri="{FF2B5EF4-FFF2-40B4-BE49-F238E27FC236}">
                                <a16:creationId xmlns:a16="http://schemas.microsoft.com/office/drawing/2014/main" id="{A4ACF2A8-6763-0A5C-BF47-0057AB34722B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86389"/>
                          <a:stretch/>
                        </pic:blipFill>
                        <pic:spPr>
                          <a:xfrm>
                            <a:off x="414415" y="4191393"/>
                            <a:ext cx="8328368" cy="809663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332E47F" id="Group 8" o:spid="_x0000_s1026" style="position:absolute;margin-left:60.35pt;margin-top:28.85pt;width:627pt;height:337.5pt;z-index:251660288;mso-width-relative:margin;mso-height-relative:margin" coordsize="91571,50010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VOqVWrVesVmtVuuV2&#10;vV+wWGxWOyWWzWe0Wm1Wu2W23W+4XG5QR/XU+XdwXlR3sU32fFPAOnBH3CCHDXPEYnFYvGY3HY/I&#10;ZHJZPKZXLZfMZnNZvOZ3PZ/QaHRaPSaXTafUanVau5XtRr/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VOqVWrVesVmtVuuV2&#10;vV+wWGxWOyWWzWe0Wm1Wu2W23W+4XG5QR/XU+XdwXlR3sU32fFPAOnBH3CCHDXPEYnFYvGY3HY/I&#10;ZHJZPKZXLZfMZnNZvOZ3PZ/QaHRaPSaXTafUanVau5XtRr/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VOqVWrVesVmtVuuV2&#10;vV+wWGxWOyWWzWe0Wm1Wu2W23W+4XG5QR/XU+XdwXlR3sU32fFPAOnBH3CCHDXPEYnFYvGY3HY/I&#10;ZHJZPKZXLZfMZnNZvOZ3PZ/QaHRaPSaXTafUanVau5XtRr/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VOqVWrVesVmtVuuV2&#10;vV+wWGxWOyWWzWe0Wm1Wu2W23W+4XG5QR/XU+XdwXlR3sU32fFPAOnBH3CCHDXPEYnFYvGY3HY/I&#10;ZHJZPKZXLZfMZnNZvOZ3PZ/QaHRaPSaXTafUanVau5XtRr/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fEv&#10;SExlMzmk1m03nE5nU7nk9n0/oFBoVDolFo1HpFJpVLplNp1PqFRqVTqlVq1XrFZrVbrldr1fsFhs&#10;Vjslls1ntFptVrtltt1vuFxuUEf11Pl3cF5Ud7FN9nxTwDpwR9wghw1zxGJxWLxmNx2PyGRyWTym&#10;Vy2XzGZzWbzmdz2f0Gh0Wj0ml02n1Gp1WruV7Ua/2Bm2Re2ms20TgI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fEv&#10;SExlMzmk1m03nE5nU7nk9n0/oFBoVDolFo1HpFJpVLplNp1PqFRqVTqlVq1XrFZrVbrldr1fsFhs&#10;Vjslls1ntFptVrtltt1vuFxuUEf11Pl3cF5Ud7FN9nxTwDpwR9wghw1zxGJxWLxmNx2PyGRyWTym&#10;Vy2XzGZzWbzmdz2f0Gh0Wj0ml02n1Gp1WruV7Ua/2Bm2Re2ms20TgI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fEv&#10;SExlMzmk1m03nE5nU7nk9n0/oFBoVDolFo1HpFJpVLplNp1PqFRqVTqlVq1XrFZrVbrldr1fsFhs&#10;Vjslls1ntFptVrtltt1vuFxuUEf11Pl3cF5Ud7FN9nxTwDpwR9wghw1zxGJxWLxmNx2PyGRyWTym&#10;Vy2XzGZzWbzmdz2f0Gh0Wj0ml02n1Gp1WruV7Ua/2Bm2Re2ms20TgI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fEv&#10;SExlMzmk1m03nE5nU7nk9n0/oFBoVDolFo1HpFJpVLplNp1PqFRqVTqlVq1XrFZrVbrldr1fsFhs&#10;Vjslls1ntFptVrtltt1vuFxuUEf11Pl3cF5Ud7FN9nxTwDpwR9wghw1zxGJxWLxmNx2PyGRyWTym&#10;Vy2XzGZzWbzmdz2f0Gh0Wj0ml02n1Gp1WruV7Ua/2Bm2Re2ms20TgI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08090194" o:spid="_x0000_s1027" type="#_x0000_t75" alt="A screenshot of a graph&#10;&#10;Description automatically generated" style="position:absolute;width:91571;height:416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">
                  <v:imagedata r:id="rId10" o:title="A screenshot of a graph&#10;&#10;Description automatically generated"/>
                </v:shape>
                <v:shape id="Picture 2022012869" o:spid="_x0000_s1028" type="#_x0000_t75" alt="A graph of different colored lines&#10;&#10;Description automatically generated with medium confidence" style="position:absolute;left:4144;top:41913;width:83283;height:80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">
                  <v:imagedata r:id="rId11" o:title="A graph of different colored lines&#10;&#10;Description automatically generated with medium confidence" croptop="56616f"/>
                </v:shape>
              </v:group>
            </w:pict>
          </mc:Fallback>
        </mc:AlternateContent>
      </w:r>
      <w:r w:rsidRPr="00DB3D66">
        <w:rPr>
          <w:rFonts w:ascii="Calibri" w:eastAsia="DengXian" w:hAnsi="Calibri" w:cs="Times New Roman"/>
          <w:noProof/>
          <w:color w:val="FF0000"/>
          <w:sz w:val="22"/>
          <w:szCs w:val="22"/>
          <w:lang w:val="en-GB"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0A7E25B" wp14:editId="79F58460">
                <wp:simplePos x="0" y="0"/>
                <wp:positionH relativeFrom="column">
                  <wp:posOffset>-541020</wp:posOffset>
                </wp:positionH>
                <wp:positionV relativeFrom="paragraph">
                  <wp:posOffset>4775835</wp:posOffset>
                </wp:positionV>
                <wp:extent cx="10332720" cy="685165"/>
                <wp:effectExtent l="0" t="0" r="0" b="635"/>
                <wp:wrapSquare wrapText="bothSides"/>
                <wp:docPr id="175859109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332720" cy="6851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8E54BCD" w14:textId="77777777" w:rsidR="000E32B6" w:rsidRPr="000D5EFF" w:rsidRDefault="000E32B6" w:rsidP="000E32B6">
                            <w:pPr>
                              <w:pStyle w:val="Caption1"/>
                              <w:rPr>
                                <w:rFonts w:ascii="Calibri" w:hAnsi="Calibri" w:cs="Calibri"/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</w:rPr>
                            </w:pPr>
                            <w:r w:rsidRPr="000D5EFF">
                              <w:rPr>
                                <w:rFonts w:ascii="Calibri" w:hAnsi="Calibri" w:cs="Calibr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>Supplementary figure 2: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Pr="000D5EFF">
                              <w:rPr>
                                <w:rFonts w:ascii="Calibri" w:hAnsi="Calibri" w:cs="Calibr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>Rat brainECF PK predictions after (A) short infusion (or subcutaneous dose administration) and (B) continuous infusion of the P-gp substrates paliperidone, quinidine, risperidone, morphine and verapamil without scaling for differences in P-gp protein expression.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Predictions are shown as coloured lines. Reference of the P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vertAlign w:val="subscript"/>
                              </w:rPr>
                              <w:t>app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values corresponds to the colour of the predicted line. Each column shows which cell line was used to determine P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vertAlign w:val="subscript"/>
                              </w:rPr>
                              <w:t>app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and ER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vertAlign w:val="subscript"/>
                              </w:rPr>
                              <w:t>c</w:t>
                            </w:r>
                            <w:r w:rsidRPr="000D5EFF">
                              <w:rPr>
                                <w:rFonts w:ascii="Calibri" w:hAnsi="Calibri" w:cs="Calibr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values used as input for the prediction. Each row indicates a different drug. Plots without predictions indicate a lack of transport data in a cell line for a given drug. Observed unbound brainECF concentrations are shown as black point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0A7E25B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-42.6pt;margin-top:376.05pt;width:813.6pt;height:53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" stroked="f">
                <v:textbox style="mso-fit-shape-to-text:t" inset="0,0,0,0">
                  <w:txbxContent>
                    <w:p w14:paraId="18E54BCD" w14:textId="77777777" w:rsidR="000E32B6" w:rsidRPr="000D5EFF" w:rsidRDefault="000E32B6" w:rsidP="000E32B6">
                      <w:pPr>
                        <w:pStyle w:val="Caption1"/>
                        <w:rPr>
                          <w:rFonts w:ascii="Calibri" w:hAnsi="Calibri" w:cs="Calibri"/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</w:rPr>
                      </w:pPr>
                      <w:r w:rsidRPr="000D5EFF">
                        <w:rPr>
                          <w:rFonts w:ascii="Calibri" w:hAnsi="Calibri" w:cs="Calibr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>Supplementary figure 2: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</w:t>
                      </w:r>
                      <w:r w:rsidRPr="000D5EFF">
                        <w:rPr>
                          <w:rFonts w:ascii="Calibri" w:hAnsi="Calibri" w:cs="Calibr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>Rat brainECF PK predictions after (A) short infusion (or subcutaneous dose administration) and (B) continuous infusion of the P-gp substrates paliperidone, quinidine, risperidone, morphine and verapamil without scaling for differences in P-gp protein expression.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Predictions are shown as coloured lines. Reference of the P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  <w:vertAlign w:val="subscript"/>
                        </w:rPr>
                        <w:t>app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values corresponds to the colour of the predicted line. Each column shows which cell line was used to determine P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  <w:vertAlign w:val="subscript"/>
                        </w:rPr>
                        <w:t>app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and ER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  <w:vertAlign w:val="subscript"/>
                        </w:rPr>
                        <w:t>c</w:t>
                      </w:r>
                      <w:r w:rsidRPr="000D5EFF">
                        <w:rPr>
                          <w:rFonts w:ascii="Calibri" w:hAnsi="Calibri" w:cs="Calibri"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values used as input for the prediction. Each row indicates a different drug. Plots without predictions indicate a lack of transport data in a cell line for a given drug. Observed unbound brainECF concentrations are shown as black point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6B3064A" w14:textId="7C19CF82" w:rsidR="000E32B6" w:rsidRPr="00575F8A" w:rsidRDefault="000E32B6" w:rsidP="000E32B6">
      <w:pPr>
        <w:pStyle w:val="Heading2"/>
        <w:rPr>
          <w:rFonts w:ascii="Calibri Light" w:hAnsi="Calibri Light" w:cs="Calibri Light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2336" behindDoc="1" locked="0" layoutInCell="1" allowOverlap="1" wp14:anchorId="13DB5E82" wp14:editId="52B6F357">
            <wp:simplePos x="0" y="0"/>
            <wp:positionH relativeFrom="column">
              <wp:posOffset>928370</wp:posOffset>
            </wp:positionH>
            <wp:positionV relativeFrom="paragraph">
              <wp:posOffset>366395</wp:posOffset>
            </wp:positionV>
            <wp:extent cx="7229475" cy="3943350"/>
            <wp:effectExtent l="0" t="0" r="9525" b="0"/>
            <wp:wrapTopAndBottom/>
            <wp:docPr id="720613171" name="Picture 3" descr="A close-up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0613171" name="Picture 3" descr="A close-up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9475" cy="394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D0515F5" w14:textId="4980A50C" w:rsidR="000E32B6" w:rsidRPr="000D5EFF" w:rsidRDefault="000E32B6" w:rsidP="000E32B6">
      <w:pPr>
        <w:pStyle w:val="Caption1"/>
        <w:rPr>
          <w:rFonts w:ascii="Calibri" w:hAnsi="Calibri" w:cs="Calibri"/>
          <w:i w:val="0"/>
          <w:iCs w:val="0"/>
          <w:color w:val="auto"/>
          <w:sz w:val="22"/>
          <w:szCs w:val="22"/>
        </w:rPr>
      </w:pPr>
      <w:r w:rsidRPr="000D5EFF">
        <w:rPr>
          <w:rFonts w:ascii="Calibri" w:hAnsi="Calibri" w:cs="Calibri"/>
          <w:b/>
          <w:bCs/>
          <w:i w:val="0"/>
          <w:iCs w:val="0"/>
          <w:color w:val="auto"/>
          <w:sz w:val="22"/>
          <w:szCs w:val="22"/>
        </w:rPr>
        <w:t xml:space="preserve">Supplementary figure 3: Rat brainECF PK predictions after (A) short infusion (or subcutaneous dose administration) and (B) continuous infusion of the P-gp substrates paliperidone, quinidine, risperidone, morphine and verapamil. </w:t>
      </w:r>
      <w:r w:rsidRP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>The colour of the prediction band indicates which cell line the input data was derived from. Top of the prediction bands indicate the predictions made using the high</w:t>
      </w:r>
      <w:r w:rsid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>est</w:t>
      </w:r>
      <w:r w:rsidRP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 xml:space="preserve"> </w:t>
      </w:r>
      <w:r w:rsidRPr="000D5EFF">
        <w:rPr>
          <w:rFonts w:ascii="Calibri" w:hAnsi="Calibri" w:cs="Calibri"/>
          <w:color w:val="auto"/>
          <w:sz w:val="22"/>
          <w:szCs w:val="22"/>
        </w:rPr>
        <w:t>in vitro</w:t>
      </w:r>
      <w:r w:rsidRP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 xml:space="preserve"> P-gp expression value for the given cell line, while the bottom of the band corresponds to the low</w:t>
      </w:r>
      <w:r w:rsid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>est</w:t>
      </w:r>
      <w:r w:rsidRP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 xml:space="preserve"> expression value. Black lines indicate the prediction made using the average </w:t>
      </w:r>
      <w:r w:rsidRPr="000D5EFF">
        <w:rPr>
          <w:rFonts w:ascii="Calibri" w:hAnsi="Calibri" w:cs="Calibri"/>
          <w:color w:val="auto"/>
          <w:sz w:val="22"/>
          <w:szCs w:val="22"/>
        </w:rPr>
        <w:t>in vitro</w:t>
      </w:r>
      <w:r w:rsidRPr="000D5EFF">
        <w:rPr>
          <w:rFonts w:ascii="Calibri" w:hAnsi="Calibri" w:cs="Calibri"/>
          <w:i w:val="0"/>
          <w:iCs w:val="0"/>
          <w:color w:val="auto"/>
          <w:sz w:val="22"/>
          <w:szCs w:val="22"/>
        </w:rPr>
        <w:t xml:space="preserve"> P-gp expression. Each row indicates a different drug. Observed unbound brainECF concentrations are shown as black points.</w:t>
      </w:r>
      <w:bookmarkEnd w:id="1"/>
    </w:p>
    <w:p w14:paraId="17282003" w14:textId="77777777" w:rsidR="000E32B6" w:rsidRPr="00B46FC3" w:rsidRDefault="000E32B6" w:rsidP="000E32B6">
      <w:pPr>
        <w:rPr>
          <w:lang w:val="en-US"/>
        </w:rPr>
      </w:pPr>
    </w:p>
    <w:p w14:paraId="7BB0069B" w14:textId="77777777" w:rsidR="000D5EFF" w:rsidRDefault="000D5EFF">
      <w:pPr>
        <w:rPr>
          <w:lang w:val="en-US"/>
        </w:rPr>
        <w:sectPr w:rsidR="000D5EFF" w:rsidSect="000E32B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686ECA4C" w14:textId="7F38CF69" w:rsidR="00A87455" w:rsidRPr="000D5EFF" w:rsidRDefault="000D5EFF">
      <w:pPr>
        <w:rPr>
          <w:rFonts w:ascii="Calibri" w:hAnsi="Calibri" w:cs="Calibri"/>
          <w:b/>
          <w:bCs/>
          <w:lang w:val="en-US"/>
        </w:rPr>
      </w:pPr>
      <w:r w:rsidRPr="000D5EFF">
        <w:rPr>
          <w:rFonts w:ascii="Calibri" w:hAnsi="Calibri" w:cs="Calibri"/>
          <w:b/>
          <w:bCs/>
          <w:lang w:val="en-US"/>
        </w:rPr>
        <w:lastRenderedPageBreak/>
        <w:t>References</w:t>
      </w:r>
    </w:p>
    <w:p w14:paraId="355DF853" w14:textId="77777777" w:rsidR="000D5EFF" w:rsidRPr="000D5EFF" w:rsidRDefault="00A87455" w:rsidP="000D5EFF">
      <w:pPr>
        <w:pStyle w:val="EndNoteBibliography"/>
        <w:spacing w:after="0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0D5EFF" w:rsidRPr="000D5EFF">
        <w:t>1</w:t>
      </w:r>
      <w:r w:rsidR="000D5EFF" w:rsidRPr="000D5EFF">
        <w:tab/>
        <w:t>Yamamoto, Y.</w:t>
      </w:r>
      <w:r w:rsidR="000D5EFF" w:rsidRPr="000D5EFF">
        <w:rPr>
          <w:i/>
        </w:rPr>
        <w:t xml:space="preserve"> et al.</w:t>
      </w:r>
      <w:r w:rsidR="000D5EFF" w:rsidRPr="000D5EFF">
        <w:t xml:space="preserve"> Predicting Drug Concentration-Time Profiles in Multiple CNS Compartments Using a Comprehensive Physiologically-Based Pharmacokinetic Model. </w:t>
      </w:r>
      <w:r w:rsidR="000D5EFF" w:rsidRPr="000D5EFF">
        <w:rPr>
          <w:i/>
        </w:rPr>
        <w:t>CPT Pharmacometrics Syst Pharmacol</w:t>
      </w:r>
      <w:r w:rsidR="000D5EFF" w:rsidRPr="000D5EFF">
        <w:t xml:space="preserve"> </w:t>
      </w:r>
      <w:r w:rsidR="000D5EFF" w:rsidRPr="000D5EFF">
        <w:rPr>
          <w:b/>
        </w:rPr>
        <w:t>6</w:t>
      </w:r>
      <w:r w:rsidR="000D5EFF" w:rsidRPr="000D5EFF">
        <w:t>, 765-777, doi:10.1002/psp4.12250 (2017).</w:t>
      </w:r>
    </w:p>
    <w:p w14:paraId="739396A1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2</w:t>
      </w:r>
      <w:r w:rsidRPr="000D5EFF">
        <w:tab/>
        <w:t xml:space="preserve">Holt, K., Ye, M., Nagar, S. &amp; Korzekwa, K. Prediction of Tissue-Plasma Partition Coefficients Using Microsomal Partitioning: Incorporation into Physiologically based Pharmacokinetic Models and Steady-State Volume of Distribution Predictions. </w:t>
      </w:r>
      <w:r w:rsidRPr="000D5EFF">
        <w:rPr>
          <w:i/>
        </w:rPr>
        <w:t>Drug Metab Dispos</w:t>
      </w:r>
      <w:r w:rsidRPr="000D5EFF">
        <w:t xml:space="preserve"> </w:t>
      </w:r>
      <w:r w:rsidRPr="000D5EFF">
        <w:rPr>
          <w:b/>
        </w:rPr>
        <w:t>47</w:t>
      </w:r>
      <w:r w:rsidRPr="000D5EFF">
        <w:t>, 1050-1060, doi:10.1124/dmd.119.087973 (2019).</w:t>
      </w:r>
    </w:p>
    <w:p w14:paraId="42C9C252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3</w:t>
      </w:r>
      <w:r w:rsidRPr="000D5EFF">
        <w:tab/>
        <w:t xml:space="preserve">Saleh, M. A. A., Loo, C. F., Elassaiss-Schaap, J. &amp; De Lange, E. C. M. Lumbar cerebrospinal fluid-to-brain extracellular fluid surrogacy is context-specific: insights from LeiCNS-PK3.0 simulations. </w:t>
      </w:r>
      <w:r w:rsidRPr="000D5EFF">
        <w:rPr>
          <w:i/>
        </w:rPr>
        <w:t>J Pharmacokinet Pharmacodyn</w:t>
      </w:r>
      <w:r w:rsidRPr="000D5EFF">
        <w:t xml:space="preserve"> </w:t>
      </w:r>
      <w:r w:rsidRPr="000D5EFF">
        <w:rPr>
          <w:b/>
        </w:rPr>
        <w:t>48</w:t>
      </w:r>
      <w:r w:rsidRPr="000D5EFF">
        <w:t>, 725-741, doi:10.1007/s10928-021-09768-7 (2021).</w:t>
      </w:r>
    </w:p>
    <w:p w14:paraId="50EEB52D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4</w:t>
      </w:r>
      <w:r w:rsidRPr="000D5EFF">
        <w:tab/>
        <w:t>Al Feteisi, H.</w:t>
      </w:r>
      <w:r w:rsidRPr="000D5EFF">
        <w:rPr>
          <w:i/>
        </w:rPr>
        <w:t xml:space="preserve"> et al.</w:t>
      </w:r>
      <w:r w:rsidRPr="000D5EFF">
        <w:t xml:space="preserve"> Identification and quantification of blood-brain barrier transporters in isolated rat brain microvessels. </w:t>
      </w:r>
      <w:r w:rsidRPr="000D5EFF">
        <w:rPr>
          <w:i/>
        </w:rPr>
        <w:t>J Neurochem</w:t>
      </w:r>
      <w:r w:rsidRPr="000D5EFF">
        <w:t xml:space="preserve"> </w:t>
      </w:r>
      <w:r w:rsidRPr="000D5EFF">
        <w:rPr>
          <w:b/>
        </w:rPr>
        <w:t>146</w:t>
      </w:r>
      <w:r w:rsidRPr="000D5EFF">
        <w:t>, 670-685, doi:10.1111/jnc.14446 (2018).</w:t>
      </w:r>
    </w:p>
    <w:p w14:paraId="4BD8721A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5</w:t>
      </w:r>
      <w:r w:rsidRPr="000D5EFF">
        <w:tab/>
        <w:t>Hoshi, Y.</w:t>
      </w:r>
      <w:r w:rsidRPr="000D5EFF">
        <w:rPr>
          <w:i/>
        </w:rPr>
        <w:t xml:space="preserve"> et al.</w:t>
      </w:r>
      <w:r w:rsidRPr="000D5EFF">
        <w:t xml:space="preserve"> Quantitative atlas of blood-brain barrier transporters, receptors, and tight junction proteins in rats and common marmoset. </w:t>
      </w:r>
      <w:r w:rsidRPr="000D5EFF">
        <w:rPr>
          <w:i/>
        </w:rPr>
        <w:t>J Pharm Sci</w:t>
      </w:r>
      <w:r w:rsidRPr="000D5EFF">
        <w:t xml:space="preserve"> </w:t>
      </w:r>
      <w:r w:rsidRPr="000D5EFF">
        <w:rPr>
          <w:b/>
        </w:rPr>
        <w:t>102</w:t>
      </w:r>
      <w:r w:rsidRPr="000D5EFF">
        <w:t>, 3343-3355, doi:10.1002/jps.23575 (2013).</w:t>
      </w:r>
    </w:p>
    <w:p w14:paraId="4362073D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6</w:t>
      </w:r>
      <w:r w:rsidRPr="000D5EFF">
        <w:tab/>
        <w:t>Miliotis, T.</w:t>
      </w:r>
      <w:r w:rsidRPr="000D5EFF">
        <w:rPr>
          <w:i/>
        </w:rPr>
        <w:t xml:space="preserve"> et al.</w:t>
      </w:r>
      <w:r w:rsidRPr="000D5EFF">
        <w:t xml:space="preserve"> Development of a highly sensitive method using liquid chromatography-multiple reaction monitoring to quantify membrane P-glycoprotein in biological matrices and relationship to transport function. </w:t>
      </w:r>
      <w:r w:rsidRPr="000D5EFF">
        <w:rPr>
          <w:i/>
        </w:rPr>
        <w:t>Drug Metab Dispos</w:t>
      </w:r>
      <w:r w:rsidRPr="000D5EFF">
        <w:t xml:space="preserve"> </w:t>
      </w:r>
      <w:r w:rsidRPr="000D5EFF">
        <w:rPr>
          <w:b/>
        </w:rPr>
        <w:t>39</w:t>
      </w:r>
      <w:r w:rsidRPr="000D5EFF">
        <w:t>, 2440-2449, doi:10.1124/dmd.111.040774 (2011).</w:t>
      </w:r>
    </w:p>
    <w:p w14:paraId="77EDA48B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7</w:t>
      </w:r>
      <w:r w:rsidRPr="000D5EFF">
        <w:tab/>
        <w:t>Harwood, M. D.</w:t>
      </w:r>
      <w:r w:rsidRPr="000D5EFF">
        <w:rPr>
          <w:i/>
        </w:rPr>
        <w:t xml:space="preserve"> et al.</w:t>
      </w:r>
      <w:r w:rsidRPr="000D5EFF">
        <w:t xml:space="preserve"> In Vitro-In Vivo Extrapolation Scaling Factors for Intestinal P-Glycoprotein and Breast Cancer Resistance Protein: Part I: A Cross-Laboratory Comparison of Transporter-Protein Abundances and Relative Expression Factors in Human Intestine and Caco-2 Cells. </w:t>
      </w:r>
      <w:r w:rsidRPr="000D5EFF">
        <w:rPr>
          <w:i/>
        </w:rPr>
        <w:t>Drug Metab Dispos</w:t>
      </w:r>
      <w:r w:rsidRPr="000D5EFF">
        <w:t xml:space="preserve"> </w:t>
      </w:r>
      <w:r w:rsidRPr="000D5EFF">
        <w:rPr>
          <w:b/>
        </w:rPr>
        <w:t>44</w:t>
      </w:r>
      <w:r w:rsidRPr="000D5EFF">
        <w:t>, 297-307, doi:10.1124/dmd.115.067371 (2016).</w:t>
      </w:r>
    </w:p>
    <w:p w14:paraId="4EF0461A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8</w:t>
      </w:r>
      <w:r w:rsidRPr="000D5EFF">
        <w:tab/>
        <w:t>Nicolaï, J.</w:t>
      </w:r>
      <w:r w:rsidRPr="000D5EFF">
        <w:rPr>
          <w:i/>
        </w:rPr>
        <w:t xml:space="preserve"> et al.</w:t>
      </w:r>
      <w:r w:rsidRPr="000D5EFF">
        <w:t xml:space="preserve"> Impact of In Vitro Passive Permeability in a P-gp-transfected LLC-PK1 Model on the Prediction of the Rat and Human Unbound Brain-to-Plasma Concentration Ratio. </w:t>
      </w:r>
      <w:r w:rsidRPr="000D5EFF">
        <w:rPr>
          <w:i/>
        </w:rPr>
        <w:t>Pharm Res</w:t>
      </w:r>
      <w:r w:rsidRPr="000D5EFF">
        <w:t xml:space="preserve"> </w:t>
      </w:r>
      <w:r w:rsidRPr="000D5EFF">
        <w:rPr>
          <w:b/>
        </w:rPr>
        <w:t>37</w:t>
      </w:r>
      <w:r w:rsidRPr="000D5EFF">
        <w:t>, 175, doi:10.1007/s11095-020-02867-z (2020).</w:t>
      </w:r>
    </w:p>
    <w:p w14:paraId="638CD1C7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9</w:t>
      </w:r>
      <w:r w:rsidRPr="000D5EFF">
        <w:tab/>
        <w:t xml:space="preserve">Uchida, Y., Ohtsuki, S., Kamiie, J. &amp; Terasaki, T. Blood-brain barrier (BBB) pharmacoproteomics: reconstruction of in vivo brain distribution of 11 P-glycoprotein substrates based on the BBB transporter protein concentration, in vitro intrinsic transport activity, and unbound fraction in plasma and brain in mice. </w:t>
      </w:r>
      <w:r w:rsidRPr="000D5EFF">
        <w:rPr>
          <w:i/>
        </w:rPr>
        <w:t>J Pharmacol Exp Ther</w:t>
      </w:r>
      <w:r w:rsidRPr="000D5EFF">
        <w:t xml:space="preserve"> </w:t>
      </w:r>
      <w:r w:rsidRPr="000D5EFF">
        <w:rPr>
          <w:b/>
        </w:rPr>
        <w:t>339</w:t>
      </w:r>
      <w:r w:rsidRPr="000D5EFF">
        <w:t>, 579-588, doi:10.1124/jpet.111.184200 (2011).</w:t>
      </w:r>
    </w:p>
    <w:p w14:paraId="0FDBCC62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10</w:t>
      </w:r>
      <w:r w:rsidRPr="000D5EFF">
        <w:tab/>
        <w:t>Bao, X.</w:t>
      </w:r>
      <w:r w:rsidRPr="000D5EFF">
        <w:rPr>
          <w:i/>
        </w:rPr>
        <w:t xml:space="preserve"> et al.</w:t>
      </w:r>
      <w:r w:rsidRPr="000D5EFF">
        <w:t xml:space="preserve"> Protein Expression and Functional Relevance of Efflux and Uptake Drug Transporters at the Blood-Brain Barrier of Human Brain and Glioblastoma. </w:t>
      </w:r>
      <w:r w:rsidRPr="000D5EFF">
        <w:rPr>
          <w:i/>
        </w:rPr>
        <w:t>Clin Pharmacol Ther</w:t>
      </w:r>
      <w:r w:rsidRPr="000D5EFF">
        <w:t xml:space="preserve"> </w:t>
      </w:r>
      <w:r w:rsidRPr="000D5EFF">
        <w:rPr>
          <w:b/>
        </w:rPr>
        <w:t>107</w:t>
      </w:r>
      <w:r w:rsidRPr="000D5EFF">
        <w:t>, 1116-1127, doi:10.1002/cpt.1710 (2020).</w:t>
      </w:r>
    </w:p>
    <w:p w14:paraId="4F2B33AA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11</w:t>
      </w:r>
      <w:r w:rsidRPr="000D5EFF">
        <w:tab/>
        <w:t>Feng, B.</w:t>
      </w:r>
      <w:r w:rsidRPr="000D5EFF">
        <w:rPr>
          <w:i/>
        </w:rPr>
        <w:t xml:space="preserve"> et al.</w:t>
      </w:r>
      <w:r w:rsidRPr="000D5EFF">
        <w:t xml:space="preserve"> Validation of Human MDR1-MDCK and BCRP-MDCK Cell Lines to Improve the Prediction of Brain Penetration. </w:t>
      </w:r>
      <w:r w:rsidRPr="000D5EFF">
        <w:rPr>
          <w:i/>
        </w:rPr>
        <w:t>J Pharm Sci</w:t>
      </w:r>
      <w:r w:rsidRPr="000D5EFF">
        <w:t xml:space="preserve"> </w:t>
      </w:r>
      <w:r w:rsidRPr="000D5EFF">
        <w:rPr>
          <w:b/>
        </w:rPr>
        <w:t>108</w:t>
      </w:r>
      <w:r w:rsidRPr="000D5EFF">
        <w:t>, 2476-2483, doi:10.1016/j.xphs.2019.02.005 (2019).</w:t>
      </w:r>
    </w:p>
    <w:p w14:paraId="414A8465" w14:textId="77777777" w:rsidR="000D5EFF" w:rsidRPr="000D5EFF" w:rsidRDefault="000D5EFF" w:rsidP="000D5EFF">
      <w:pPr>
        <w:pStyle w:val="EndNoteBibliography"/>
        <w:spacing w:after="0"/>
        <w:ind w:left="720" w:hanging="720"/>
      </w:pPr>
      <w:r w:rsidRPr="000D5EFF">
        <w:t>12</w:t>
      </w:r>
      <w:r w:rsidRPr="000D5EFF">
        <w:tab/>
        <w:t>Di, L.</w:t>
      </w:r>
      <w:r w:rsidRPr="000D5EFF">
        <w:rPr>
          <w:i/>
        </w:rPr>
        <w:t xml:space="preserve"> et al.</w:t>
      </w:r>
      <w:r w:rsidRPr="000D5EFF">
        <w:t xml:space="preserve"> Development of a new permeability assay using low-efflux MDCKII cells. </w:t>
      </w:r>
      <w:r w:rsidRPr="000D5EFF">
        <w:rPr>
          <w:i/>
        </w:rPr>
        <w:t>J Pharm Sci</w:t>
      </w:r>
      <w:r w:rsidRPr="000D5EFF">
        <w:t xml:space="preserve"> </w:t>
      </w:r>
      <w:r w:rsidRPr="000D5EFF">
        <w:rPr>
          <w:b/>
        </w:rPr>
        <w:t>100</w:t>
      </w:r>
      <w:r w:rsidRPr="000D5EFF">
        <w:t>, 4974-4985, doi:10.1002/jps.22674 (2011).</w:t>
      </w:r>
    </w:p>
    <w:p w14:paraId="2756D200" w14:textId="77777777" w:rsidR="000D5EFF" w:rsidRPr="000D5EFF" w:rsidRDefault="000D5EFF" w:rsidP="000D5EFF">
      <w:pPr>
        <w:pStyle w:val="EndNoteBibliography"/>
        <w:ind w:left="720" w:hanging="720"/>
      </w:pPr>
      <w:r w:rsidRPr="000D5EFF">
        <w:lastRenderedPageBreak/>
        <w:t>13</w:t>
      </w:r>
      <w:r w:rsidRPr="000D5EFF">
        <w:tab/>
        <w:t>Jacqueroux, E.</w:t>
      </w:r>
      <w:r w:rsidRPr="000D5EFF">
        <w:rPr>
          <w:i/>
        </w:rPr>
        <w:t xml:space="preserve"> et al.</w:t>
      </w:r>
      <w:r w:rsidRPr="000D5EFF">
        <w:t xml:space="preserve"> Value of quantifying ABC transporters by mass spectrometry and impact on in vitro-to-in vivo prediction of transporter-mediated drug-drug interactions of rivaroxaban. </w:t>
      </w:r>
      <w:r w:rsidRPr="000D5EFF">
        <w:rPr>
          <w:i/>
        </w:rPr>
        <w:t>Eur J Pharm Biopharm</w:t>
      </w:r>
      <w:r w:rsidRPr="000D5EFF">
        <w:t xml:space="preserve"> </w:t>
      </w:r>
      <w:r w:rsidRPr="000D5EFF">
        <w:rPr>
          <w:b/>
        </w:rPr>
        <w:t>148</w:t>
      </w:r>
      <w:r w:rsidRPr="000D5EFF">
        <w:t>, 27-37, doi:10.1016/j.ejpb.2020.01.002 (2020).</w:t>
      </w:r>
    </w:p>
    <w:p w14:paraId="2AFA61B2" w14:textId="77777777" w:rsidR="000D5EFF" w:rsidRDefault="00A87455">
      <w:pPr>
        <w:rPr>
          <w:lang w:val="en-US"/>
        </w:rPr>
        <w:sectPr w:rsidR="000D5EFF" w:rsidSect="000D5EFF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  <w:r>
        <w:rPr>
          <w:lang w:val="en-US"/>
        </w:rPr>
        <w:fldChar w:fldCharType="end"/>
      </w:r>
    </w:p>
    <w:p w14:paraId="5525F35A" w14:textId="5E02AA94" w:rsidR="002D01B0" w:rsidRPr="000E32B6" w:rsidRDefault="002D01B0">
      <w:pPr>
        <w:rPr>
          <w:lang w:val="en-US"/>
        </w:rPr>
      </w:pPr>
    </w:p>
    <w:sectPr w:rsidR="002D01B0" w:rsidRPr="000E32B6" w:rsidSect="000E32B6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0"/>
  <w:proofState w:spelling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e0wadp0xdse6er0r5pr2addr0z9zzftzz2&quot;&gt;My EndNote Library&lt;record-ids&gt;&lt;item&gt;31&lt;/item&gt;&lt;item&gt;39&lt;/item&gt;&lt;item&gt;42&lt;/item&gt;&lt;item&gt;83&lt;/item&gt;&lt;item&gt;142&lt;/item&gt;&lt;item&gt;143&lt;/item&gt;&lt;item&gt;144&lt;/item&gt;&lt;item&gt;145&lt;/item&gt;&lt;item&gt;147&lt;/item&gt;&lt;item&gt;148&lt;/item&gt;&lt;item&gt;149&lt;/item&gt;&lt;item&gt;150&lt;/item&gt;&lt;item&gt;151&lt;/item&gt;&lt;/record-ids&gt;&lt;/item&gt;&lt;/Libraries&gt;"/>
  </w:docVars>
  <w:rsids>
    <w:rsidRoot w:val="000E32B6"/>
    <w:rsid w:val="000D5EFF"/>
    <w:rsid w:val="000E32B6"/>
    <w:rsid w:val="002D01B0"/>
    <w:rsid w:val="003B0D3B"/>
    <w:rsid w:val="00422FF1"/>
    <w:rsid w:val="004B696A"/>
    <w:rsid w:val="00595361"/>
    <w:rsid w:val="0074738B"/>
    <w:rsid w:val="007C5C43"/>
    <w:rsid w:val="009E2358"/>
    <w:rsid w:val="00A87455"/>
    <w:rsid w:val="00B57286"/>
    <w:rsid w:val="00D65F56"/>
    <w:rsid w:val="00FD06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411EEB"/>
  <w15:chartTrackingRefBased/>
  <w15:docId w15:val="{E21CF85C-DD4A-45CE-8D75-BD900BE8CA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nl-NL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32B6"/>
  </w:style>
  <w:style w:type="paragraph" w:styleId="Heading1">
    <w:name w:val="heading 1"/>
    <w:basedOn w:val="Normal"/>
    <w:next w:val="Normal"/>
    <w:link w:val="Heading1Char"/>
    <w:uiPriority w:val="9"/>
    <w:qFormat/>
    <w:rsid w:val="000E32B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32B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32B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E32B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E32B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E32B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E32B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E32B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E32B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E32B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0E32B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32B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E32B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E32B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E32B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E32B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E32B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E32B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E32B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E32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E32B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E32B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E32B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E32B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E32B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E32B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E32B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E32B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E32B6"/>
    <w:rPr>
      <w:b/>
      <w:bCs/>
      <w:smallCaps/>
      <w:color w:val="0F4761" w:themeColor="accent1" w:themeShade="BF"/>
      <w:spacing w:val="5"/>
    </w:rPr>
  </w:style>
  <w:style w:type="paragraph" w:customStyle="1" w:styleId="Caption1">
    <w:name w:val="Caption1"/>
    <w:basedOn w:val="Normal"/>
    <w:next w:val="Normal"/>
    <w:uiPriority w:val="35"/>
    <w:unhideWhenUsed/>
    <w:qFormat/>
    <w:rsid w:val="000E32B6"/>
    <w:pPr>
      <w:spacing w:after="200" w:line="240" w:lineRule="auto"/>
    </w:pPr>
    <w:rPr>
      <w:i/>
      <w:iCs/>
      <w:color w:val="44546A"/>
      <w:sz w:val="18"/>
      <w:szCs w:val="18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E32B6"/>
    <w:rPr>
      <w:sz w:val="16"/>
      <w:szCs w:val="16"/>
    </w:rPr>
  </w:style>
  <w:style w:type="table" w:customStyle="1" w:styleId="PlainTable41">
    <w:name w:val="Plain Table 41"/>
    <w:basedOn w:val="TableNormal"/>
    <w:next w:val="PlainTable4"/>
    <w:uiPriority w:val="44"/>
    <w:rsid w:val="000E32B6"/>
    <w:pPr>
      <w:spacing w:after="0" w:line="240" w:lineRule="auto"/>
    </w:pPr>
    <w:rPr>
      <w:sz w:val="22"/>
      <w:szCs w:val="22"/>
      <w:lang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TableGrid">
    <w:name w:val="Table Grid"/>
    <w:basedOn w:val="TableNormal"/>
    <w:uiPriority w:val="39"/>
    <w:rsid w:val="000E32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1"/>
    <w:uiPriority w:val="99"/>
    <w:unhideWhenUsed/>
    <w:rsid w:val="000E32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uiPriority w:val="99"/>
    <w:semiHidden/>
    <w:rsid w:val="000E32B6"/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rsid w:val="000E32B6"/>
    <w:rPr>
      <w:sz w:val="20"/>
      <w:szCs w:val="20"/>
    </w:rPr>
  </w:style>
  <w:style w:type="table" w:customStyle="1" w:styleId="PlainTable22">
    <w:name w:val="Plain Table 22"/>
    <w:basedOn w:val="TableNormal"/>
    <w:next w:val="PlainTable2"/>
    <w:uiPriority w:val="42"/>
    <w:rsid w:val="000E32B6"/>
    <w:pPr>
      <w:spacing w:after="0" w:line="240" w:lineRule="auto"/>
    </w:pPr>
    <w:rPr>
      <w:rFonts w:ascii="Calibri" w:eastAsia="MS Mincho" w:hAnsi="Calibri" w:cs="Calibri"/>
      <w:kern w:val="0"/>
      <w:sz w:val="22"/>
      <w:szCs w:val="22"/>
      <w:lang w:eastAsia="en-US"/>
      <w14:ligatures w14:val="none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E32B6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table" w:styleId="PlainTable4">
    <w:name w:val="Plain Table 4"/>
    <w:basedOn w:val="TableNormal"/>
    <w:uiPriority w:val="44"/>
    <w:rsid w:val="000E32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E32B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A87455"/>
    <w:pPr>
      <w:spacing w:after="0"/>
      <w:jc w:val="center"/>
    </w:pPr>
    <w:rPr>
      <w:rFonts w:ascii="Aptos" w:hAnsi="Aptos"/>
      <w:noProof/>
    </w:rPr>
  </w:style>
  <w:style w:type="character" w:customStyle="1" w:styleId="CaptionChar">
    <w:name w:val="Caption Char"/>
    <w:basedOn w:val="DefaultParagraphFont"/>
    <w:link w:val="Caption"/>
    <w:uiPriority w:val="35"/>
    <w:rsid w:val="00A87455"/>
    <w:rPr>
      <w:i/>
      <w:iCs/>
      <w:color w:val="0E2841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A87455"/>
    <w:rPr>
      <w:rFonts w:ascii="Aptos" w:hAnsi="Aptos"/>
      <w:i w:val="0"/>
      <w:iCs w:val="0"/>
      <w:noProof/>
      <w:color w:val="0E2841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A87455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A87455"/>
    <w:rPr>
      <w:rFonts w:ascii="Aptos" w:hAnsi="Aptos"/>
      <w:i w:val="0"/>
      <w:iCs w:val="0"/>
      <w:noProof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8745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8745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tiff"/><Relationship Id="rId12" Type="http://schemas.openxmlformats.org/officeDocument/2006/relationships/image" Target="media/image6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hyperlink" Target="mailto:ecmdelange@lacdr.leidenuniv.nl" TargetMode="External"/><Relationship Id="rId9" Type="http://schemas.openxmlformats.org/officeDocument/2006/relationships/image" Target="media/image5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004</Words>
  <Characters>11025</Characters>
  <Application>Microsoft Office Word</Application>
  <DocSecurity>0</DocSecurity>
  <Lines>91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kengoed, D.W. van (Daan)</dc:creator>
  <cp:keywords/>
  <dc:description/>
  <cp:lastModifiedBy>Valkengoed, D.W. van (Daan)</cp:lastModifiedBy>
  <cp:revision>2</cp:revision>
  <dcterms:created xsi:type="dcterms:W3CDTF">2024-07-18T12:28:00Z</dcterms:created>
  <dcterms:modified xsi:type="dcterms:W3CDTF">2024-07-18T12:28:00Z</dcterms:modified>
</cp:coreProperties>
</file>